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B73800" w:rsidP="00321FA1">
      <w:pPr>
        <w:pStyle w:val="author"/>
      </w:pPr>
      <w:r>
        <w:t>Estado da arte</w:t>
      </w: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8000" behindDoc="0" locked="0" layoutInCell="1" allowOverlap="1" wp14:anchorId="294541E7" wp14:editId="60FE0612">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4B7590" w:rsidRPr="00173F88" w:rsidRDefault="004B7590" w:rsidP="00321FA1">
      <w:pPr>
        <w:pStyle w:val="supervisorstext"/>
      </w:pPr>
      <w:r w:rsidRPr="00173F88">
        <w:t xml:space="preserve">Orientador: </w:t>
      </w:r>
      <w:r w:rsidR="00B22CC3" w:rsidRPr="00173F88">
        <w:t>Gabriel David</w:t>
      </w:r>
      <w:r w:rsidRPr="00173F88">
        <w:t xml:space="preserve"> (</w:t>
      </w:r>
      <w:r w:rsidR="00EF29B2">
        <w:t>Prof.</w:t>
      </w:r>
      <w:r w:rsidRPr="00173F88">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173F88" w:rsidRDefault="004B7590" w:rsidP="008E3561">
      <w:pPr>
        <w:pStyle w:val="ttuloinicial"/>
        <w:spacing w:before="2200"/>
      </w:pPr>
      <w:r w:rsidRPr="00173F88">
        <w:lastRenderedPageBreak/>
        <w:t>Resumo</w:t>
      </w:r>
    </w:p>
    <w:p w:rsidR="00C42B4A" w:rsidRPr="00173F88" w:rsidRDefault="00C42B4A" w:rsidP="00C42B4A">
      <w:r w:rsidRPr="00173F88">
        <w:t>Hoje em dia o acesso a informação estruturada e bem organizada é cada vez mais essencial no planeamento, desenvolvimento e desemp</w:t>
      </w:r>
      <w:r w:rsidR="004461A2">
        <w:t>enho de uma empresa. No meio clí</w:t>
      </w:r>
      <w:r w:rsidRPr="00173F88">
        <w:t xml:space="preserve">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C42B4A" w:rsidRPr="00173F88" w:rsidRDefault="00C42B4A" w:rsidP="008269FD">
      <w:r w:rsidRPr="00173F88">
        <w:t xml:space="preserve">Na perspetiva de melhorar estes serviços, pretende-se criar uma solução inovadora na área da saúde em Portugal que possibilite extrair informação de diferentes fontes e com diferentes formatos, indexá-la e disponibiliza-la. As fontes podem ser </w:t>
      </w:r>
      <w:r w:rsidRPr="005651CA">
        <w:rPr>
          <w:i/>
        </w:rPr>
        <w:t>webservices</w:t>
      </w:r>
      <w:r w:rsidRPr="00173F88">
        <w:t xml:space="preserve">, sistemas de ficheiros, bases de dados relacionais e </w:t>
      </w:r>
      <w:r w:rsidRPr="005651CA">
        <w:rPr>
          <w:i/>
        </w:rPr>
        <w:t>document-oriented</w:t>
      </w:r>
      <w:r w:rsidRPr="00173F88">
        <w:t xml:space="preserve"> enquanto os formatos podem ser PDF, Word, XML, JSON, etc. </w:t>
      </w:r>
      <w:r w:rsidR="008269FD">
        <w:t>Relativamente ao conteúdo da informação temos por exemplo: r</w:t>
      </w:r>
      <w:r w:rsidR="008269FD" w:rsidRPr="008269FD">
        <w:t>esultados analíticos laboratoriais</w:t>
      </w:r>
      <w:r w:rsidR="008269FD">
        <w:t>, relatórios clínicos, diagnósticos codificados em ICD</w:t>
      </w:r>
      <w:r w:rsidR="006D70CA">
        <w:t>-</w:t>
      </w:r>
      <w:r w:rsidR="008269FD">
        <w:t xml:space="preserve">9, notas clínicas dos médicos, requisições de exames, prescrições de medicamentos e informação demográfica de pacientes. </w:t>
      </w:r>
      <w:r w:rsidRPr="00173F88">
        <w:t xml:space="preserve">Para fins de indexação pretendem-se utilizar tecnologias na área, como </w:t>
      </w:r>
      <w:r w:rsidR="00B5474E">
        <w:rPr>
          <w:i/>
        </w:rPr>
        <w:t>Apache Luce</w:t>
      </w:r>
      <w:r w:rsidRPr="005651CA">
        <w:rPr>
          <w:i/>
        </w:rPr>
        <w:t>ne</w:t>
      </w:r>
      <w:r w:rsidRPr="00173F88">
        <w:t xml:space="preserve">, </w:t>
      </w:r>
      <w:r w:rsidRPr="005651CA">
        <w:rPr>
          <w:i/>
        </w:rPr>
        <w:t>Elastic</w:t>
      </w:r>
      <w:r w:rsidR="0079445D">
        <w:rPr>
          <w:i/>
        </w:rPr>
        <w:t>s</w:t>
      </w:r>
      <w:r w:rsidR="008269FD">
        <w:rPr>
          <w:i/>
        </w:rPr>
        <w:t>earch</w:t>
      </w:r>
      <w:r w:rsidRPr="00173F88">
        <w:t xml:space="preserve">, </w:t>
      </w:r>
      <w:r w:rsidRPr="005651CA">
        <w:rPr>
          <w:i/>
        </w:rPr>
        <w:t>Apache Solr</w:t>
      </w:r>
      <w:r w:rsidR="008269FD">
        <w:t>,</w:t>
      </w:r>
      <w:r w:rsidRPr="00173F88">
        <w:t xml:space="preserve"> entre</w:t>
      </w:r>
      <w:r w:rsidR="00ED3E65">
        <w:t xml:space="preserve"> outros</w:t>
      </w:r>
      <w:r w:rsidRPr="00173F88">
        <w:t>.</w:t>
      </w:r>
    </w:p>
    <w:p w:rsidR="00C42B4A" w:rsidRPr="00173F88" w:rsidRDefault="00C42B4A" w:rsidP="00C42B4A">
      <w:r w:rsidRPr="00173F88">
        <w:t>Este projeto destina-se a profissionais de saúde e tem como objetivo disponibilizar-lhes uma forma centralizada e pesquisável de obter todos os dados clínicos de um doente/ paciente. Pretende-se que a solução seja apresentada na forma de uma API para que possa ser reutilizada em projetos futuros.</w:t>
      </w:r>
    </w:p>
    <w:p w:rsidR="004B7590" w:rsidRDefault="00C42B4A" w:rsidP="00C42B4A">
      <w:r w:rsidRPr="00173F88">
        <w:t>A solução que será desenvolvida terá um forte impacto no dia-a-dia dos profissionais de saúde assim como nos seus pacientes, pois o acesso à informação tornar-se-á mais fácil e rápido, melhorando, com isto, a prestação de serviços de saúde em Portugal.</w:t>
      </w:r>
      <w:bookmarkStart w:id="0" w:name="_GoBack"/>
      <w:bookmarkEnd w:id="0"/>
    </w:p>
    <w:p w:rsidR="006D70CA" w:rsidRPr="00173F88" w:rsidRDefault="006D70CA" w:rsidP="00C42B4A">
      <w:r>
        <w:t>Este documento destina-se à apresentação da análise do estudo do estado da arte para o tema em causa</w:t>
      </w:r>
      <w:r w:rsidR="00C202BF">
        <w:t>.</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D61E83" w:rsidRDefault="004B7590" w:rsidP="008E3561">
      <w:pPr>
        <w:pStyle w:val="ttuloinicial"/>
        <w:spacing w:before="2200"/>
        <w:rPr>
          <w:lang w:val="en-GB"/>
        </w:rPr>
      </w:pPr>
      <w:r w:rsidRPr="00D61E83">
        <w:rPr>
          <w:lang w:val="en-GB"/>
        </w:rPr>
        <w:lastRenderedPageBreak/>
        <w:t>Abstract</w:t>
      </w:r>
    </w:p>
    <w:p w:rsidR="0039385F" w:rsidRPr="005651CA" w:rsidRDefault="0039385F" w:rsidP="0039385F">
      <w:pPr>
        <w:rPr>
          <w:rStyle w:val="english"/>
        </w:rPr>
      </w:pPr>
      <w:r w:rsidRPr="005651CA">
        <w:rPr>
          <w:rStyle w:val="english"/>
        </w:rPr>
        <w:t xml:space="preserve">Nowadays access to structured and well organized information is increasingly essential in the planning, development and performance of a company. In the middle clinician access to this type of information influences the services provided by medical </w:t>
      </w:r>
      <w:r w:rsidR="009F2922" w:rsidRPr="005651CA">
        <w:rPr>
          <w:rStyle w:val="english"/>
        </w:rPr>
        <w:t>entities</w:t>
      </w:r>
      <w:r w:rsidRPr="005651CA">
        <w:rPr>
          <w:rStyle w:val="english"/>
        </w:rPr>
        <w:t>, since the information is too dispersed by several sources. Thus it becomes clear that innovate access to information on these services is essential to improve efficiency and quality.</w:t>
      </w:r>
    </w:p>
    <w:p w:rsidR="0039385F" w:rsidRPr="005651CA" w:rsidRDefault="0039385F" w:rsidP="0076159C">
      <w:pPr>
        <w:rPr>
          <w:rStyle w:val="english"/>
        </w:rPr>
      </w:pPr>
      <w:r w:rsidRPr="005651CA">
        <w:rPr>
          <w:rStyle w:val="english"/>
        </w:rPr>
        <w:t xml:space="preserve">In the perspective of improving these services, we intend to create an innovative solution in the area of ​​health in Portugal that allows extracting information from different sources and in different formats, index it and make it available. Fonts can be </w:t>
      </w:r>
      <w:r w:rsidR="009F2922" w:rsidRPr="005651CA">
        <w:rPr>
          <w:rStyle w:val="english"/>
        </w:rPr>
        <w:t>web</w:t>
      </w:r>
      <w:r w:rsidRPr="005651CA">
        <w:rPr>
          <w:rStyle w:val="english"/>
        </w:rPr>
        <w:t xml:space="preserve">services, file systems, relational databases and document-oriented while the formats can be PDF, Word, XML, JSON, etc. </w:t>
      </w:r>
      <w:r w:rsidR="0076159C" w:rsidRPr="0076159C">
        <w:rPr>
          <w:rStyle w:val="english"/>
        </w:rPr>
        <w:t xml:space="preserve">Regarding the content of the information under eg laboratory analytical results, clinical reports, diagnoses coded in ICD9, clinical notes from doctors, requisitions, drug prescriptions and demographic information of patients. For indexing purposes intend to use technology in the area, such as </w:t>
      </w:r>
      <w:r w:rsidR="0076159C" w:rsidRPr="0076159C">
        <w:rPr>
          <w:rStyle w:val="english"/>
          <w:i/>
        </w:rPr>
        <w:t>Apache Lucine</w:t>
      </w:r>
      <w:r w:rsidR="0076159C" w:rsidRPr="0076159C">
        <w:rPr>
          <w:rStyle w:val="english"/>
        </w:rPr>
        <w:t xml:space="preserve">, </w:t>
      </w:r>
      <w:r w:rsidR="0079445D">
        <w:rPr>
          <w:rStyle w:val="english"/>
          <w:i/>
        </w:rPr>
        <w:t>Elastics</w:t>
      </w:r>
      <w:r w:rsidR="0076159C" w:rsidRPr="0076159C">
        <w:rPr>
          <w:rStyle w:val="english"/>
          <w:i/>
        </w:rPr>
        <w:t>earch</w:t>
      </w:r>
      <w:r w:rsidR="0076159C" w:rsidRPr="0076159C">
        <w:rPr>
          <w:rStyle w:val="english"/>
        </w:rPr>
        <w:t xml:space="preserve">, </w:t>
      </w:r>
      <w:r w:rsidR="0076159C" w:rsidRPr="0076159C">
        <w:rPr>
          <w:rStyle w:val="english"/>
          <w:i/>
        </w:rPr>
        <w:t>Apache Solr</w:t>
      </w:r>
      <w:r w:rsidR="0076159C" w:rsidRPr="0076159C">
        <w:rPr>
          <w:rStyle w:val="english"/>
        </w:rPr>
        <w:t xml:space="preserve">, </w:t>
      </w:r>
      <w:r w:rsidR="00ED3E65">
        <w:rPr>
          <w:rStyle w:val="english"/>
        </w:rPr>
        <w:t>among others</w:t>
      </w:r>
      <w:r w:rsidR="0076159C" w:rsidRPr="0076159C">
        <w:rPr>
          <w:rStyle w:val="english"/>
        </w:rPr>
        <w:t>.</w:t>
      </w:r>
    </w:p>
    <w:p w:rsidR="0039385F" w:rsidRPr="005651CA" w:rsidRDefault="0039385F" w:rsidP="0039385F">
      <w:pPr>
        <w:rPr>
          <w:rStyle w:val="english"/>
        </w:rPr>
      </w:pPr>
      <w:r w:rsidRPr="005651CA">
        <w:rPr>
          <w:rStyle w:val="english"/>
        </w:rPr>
        <w:t>This project is aimed at health professionals and aims to provide them with a centralized, searchable way to get all the clin</w:t>
      </w:r>
      <w:r w:rsidR="007D1D4B" w:rsidRPr="005651CA">
        <w:rPr>
          <w:rStyle w:val="english"/>
        </w:rPr>
        <w:t>ical data of a patient</w:t>
      </w:r>
      <w:r w:rsidRPr="005651CA">
        <w:rPr>
          <w:rStyle w:val="english"/>
        </w:rPr>
        <w:t>. The solution is intended to be presented in the form of an API that can be reused in future projects.</w:t>
      </w:r>
    </w:p>
    <w:p w:rsidR="004B7590" w:rsidRDefault="0039385F" w:rsidP="0039385F">
      <w:pPr>
        <w:rPr>
          <w:rStyle w:val="english"/>
        </w:rPr>
      </w:pPr>
      <w:r w:rsidRPr="005651CA">
        <w:rPr>
          <w:rStyle w:val="english"/>
        </w:rPr>
        <w:t>The solution that will be developed will have a strong impact of health professionals on a day-to-day as well as their patients, since access to information will become easier and faster, improving, thus, the provision of services health in Portugal.</w:t>
      </w:r>
    </w:p>
    <w:p w:rsidR="001255A1" w:rsidRPr="005651CA" w:rsidRDefault="001255A1" w:rsidP="0039385F">
      <w:pPr>
        <w:rPr>
          <w:rStyle w:val="english"/>
        </w:rPr>
      </w:pPr>
      <w:r w:rsidRPr="001255A1">
        <w:rPr>
          <w:rStyle w:val="english"/>
        </w:rPr>
        <w:t>This document is intended for the presentation of the study's analysis of the state of the art for the theme concerned.</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5C7D7F" w:rsidRDefault="0065776C">
          <w:pPr>
            <w:pStyle w:val="TOC1"/>
            <w:rPr>
              <w:rFonts w:asciiTheme="minorHAnsi" w:eastAsiaTheme="minorEastAsia" w:hAnsiTheme="minorHAnsi" w:cstheme="minorBidi"/>
              <w:b w:val="0"/>
              <w:noProof/>
              <w:szCs w:val="22"/>
            </w:rPr>
          </w:pPr>
          <w:r w:rsidRPr="00173F88">
            <w:fldChar w:fldCharType="begin"/>
          </w:r>
          <w:r w:rsidRPr="00173F88">
            <w:instrText xml:space="preserve"> TOC \o "1-3" \h \z \u </w:instrText>
          </w:r>
          <w:r w:rsidRPr="00173F88">
            <w:fldChar w:fldCharType="separate"/>
          </w:r>
          <w:hyperlink w:anchor="_Toc443157869" w:history="1">
            <w:r w:rsidR="005C7D7F" w:rsidRPr="00D731FB">
              <w:rPr>
                <w:rStyle w:val="Hyperlink"/>
                <w:noProof/>
              </w:rPr>
              <w:t>Introdução</w:t>
            </w:r>
            <w:r w:rsidR="005C7D7F">
              <w:rPr>
                <w:noProof/>
                <w:webHidden/>
              </w:rPr>
              <w:tab/>
            </w:r>
            <w:r w:rsidR="005C7D7F">
              <w:rPr>
                <w:noProof/>
                <w:webHidden/>
              </w:rPr>
              <w:fldChar w:fldCharType="begin"/>
            </w:r>
            <w:r w:rsidR="005C7D7F">
              <w:rPr>
                <w:noProof/>
                <w:webHidden/>
              </w:rPr>
              <w:instrText xml:space="preserve"> PAGEREF _Toc443157869 \h </w:instrText>
            </w:r>
            <w:r w:rsidR="005C7D7F">
              <w:rPr>
                <w:noProof/>
                <w:webHidden/>
              </w:rPr>
            </w:r>
            <w:r w:rsidR="005C7D7F">
              <w:rPr>
                <w:noProof/>
                <w:webHidden/>
              </w:rPr>
              <w:fldChar w:fldCharType="separate"/>
            </w:r>
            <w:r w:rsidR="00205DD7">
              <w:rPr>
                <w:noProof/>
                <w:webHidden/>
              </w:rPr>
              <w:t>1</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70" w:history="1">
            <w:r w:rsidR="005C7D7F" w:rsidRPr="00D731FB">
              <w:rPr>
                <w:rStyle w:val="Hyperlink"/>
                <w:noProof/>
              </w:rPr>
              <w:t>1.1</w:t>
            </w:r>
            <w:r w:rsidR="005C7D7F">
              <w:rPr>
                <w:rFonts w:asciiTheme="minorHAnsi" w:eastAsiaTheme="minorEastAsia" w:hAnsiTheme="minorHAnsi" w:cstheme="minorBidi"/>
                <w:noProof/>
                <w:szCs w:val="22"/>
              </w:rPr>
              <w:tab/>
            </w:r>
            <w:r w:rsidR="005C7D7F" w:rsidRPr="00D731FB">
              <w:rPr>
                <w:rStyle w:val="Hyperlink"/>
                <w:noProof/>
              </w:rPr>
              <w:t>Contexto/Enquadramento</w:t>
            </w:r>
            <w:r w:rsidR="005C7D7F">
              <w:rPr>
                <w:noProof/>
                <w:webHidden/>
              </w:rPr>
              <w:tab/>
            </w:r>
            <w:r w:rsidR="005C7D7F">
              <w:rPr>
                <w:noProof/>
                <w:webHidden/>
              </w:rPr>
              <w:fldChar w:fldCharType="begin"/>
            </w:r>
            <w:r w:rsidR="005C7D7F">
              <w:rPr>
                <w:noProof/>
                <w:webHidden/>
              </w:rPr>
              <w:instrText xml:space="preserve"> PAGEREF _Toc443157870 \h </w:instrText>
            </w:r>
            <w:r w:rsidR="005C7D7F">
              <w:rPr>
                <w:noProof/>
                <w:webHidden/>
              </w:rPr>
            </w:r>
            <w:r w:rsidR="005C7D7F">
              <w:rPr>
                <w:noProof/>
                <w:webHidden/>
              </w:rPr>
              <w:fldChar w:fldCharType="separate"/>
            </w:r>
            <w:r w:rsidR="00205DD7">
              <w:rPr>
                <w:noProof/>
                <w:webHidden/>
              </w:rPr>
              <w:t>1</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71" w:history="1">
            <w:r w:rsidR="005C7D7F" w:rsidRPr="00D731FB">
              <w:rPr>
                <w:rStyle w:val="Hyperlink"/>
                <w:noProof/>
              </w:rPr>
              <w:t>1.2</w:t>
            </w:r>
            <w:r w:rsidR="005C7D7F">
              <w:rPr>
                <w:rFonts w:asciiTheme="minorHAnsi" w:eastAsiaTheme="minorEastAsia" w:hAnsiTheme="minorHAnsi" w:cstheme="minorBidi"/>
                <w:noProof/>
                <w:szCs w:val="22"/>
              </w:rPr>
              <w:tab/>
            </w:r>
            <w:r w:rsidR="005C7D7F" w:rsidRPr="00D731FB">
              <w:rPr>
                <w:rStyle w:val="Hyperlink"/>
                <w:noProof/>
              </w:rPr>
              <w:t>Motivação e Objetivos</w:t>
            </w:r>
            <w:r w:rsidR="005C7D7F">
              <w:rPr>
                <w:noProof/>
                <w:webHidden/>
              </w:rPr>
              <w:tab/>
            </w:r>
            <w:r w:rsidR="005C7D7F">
              <w:rPr>
                <w:noProof/>
                <w:webHidden/>
              </w:rPr>
              <w:fldChar w:fldCharType="begin"/>
            </w:r>
            <w:r w:rsidR="005C7D7F">
              <w:rPr>
                <w:noProof/>
                <w:webHidden/>
              </w:rPr>
              <w:instrText xml:space="preserve"> PAGEREF _Toc443157871 \h </w:instrText>
            </w:r>
            <w:r w:rsidR="005C7D7F">
              <w:rPr>
                <w:noProof/>
                <w:webHidden/>
              </w:rPr>
            </w:r>
            <w:r w:rsidR="005C7D7F">
              <w:rPr>
                <w:noProof/>
                <w:webHidden/>
              </w:rPr>
              <w:fldChar w:fldCharType="separate"/>
            </w:r>
            <w:r w:rsidR="00205DD7">
              <w:rPr>
                <w:noProof/>
                <w:webHidden/>
              </w:rPr>
              <w:t>2</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72" w:history="1">
            <w:r w:rsidR="005C7D7F" w:rsidRPr="00D731FB">
              <w:rPr>
                <w:rStyle w:val="Hyperlink"/>
                <w:noProof/>
              </w:rPr>
              <w:t>1.3</w:t>
            </w:r>
            <w:r w:rsidR="005C7D7F">
              <w:rPr>
                <w:rFonts w:asciiTheme="minorHAnsi" w:eastAsiaTheme="minorEastAsia" w:hAnsiTheme="minorHAnsi" w:cstheme="minorBidi"/>
                <w:noProof/>
                <w:szCs w:val="22"/>
              </w:rPr>
              <w:tab/>
            </w:r>
            <w:r w:rsidR="005C7D7F" w:rsidRPr="00D731FB">
              <w:rPr>
                <w:rStyle w:val="Hyperlink"/>
                <w:noProof/>
              </w:rPr>
              <w:t>Estrutura do Relatório</w:t>
            </w:r>
            <w:r w:rsidR="005C7D7F">
              <w:rPr>
                <w:noProof/>
                <w:webHidden/>
              </w:rPr>
              <w:tab/>
            </w:r>
            <w:r w:rsidR="005C7D7F">
              <w:rPr>
                <w:noProof/>
                <w:webHidden/>
              </w:rPr>
              <w:fldChar w:fldCharType="begin"/>
            </w:r>
            <w:r w:rsidR="005C7D7F">
              <w:rPr>
                <w:noProof/>
                <w:webHidden/>
              </w:rPr>
              <w:instrText xml:space="preserve"> PAGEREF _Toc443157872 \h </w:instrText>
            </w:r>
            <w:r w:rsidR="005C7D7F">
              <w:rPr>
                <w:noProof/>
                <w:webHidden/>
              </w:rPr>
            </w:r>
            <w:r w:rsidR="005C7D7F">
              <w:rPr>
                <w:noProof/>
                <w:webHidden/>
              </w:rPr>
              <w:fldChar w:fldCharType="separate"/>
            </w:r>
            <w:r w:rsidR="00205DD7">
              <w:rPr>
                <w:noProof/>
                <w:webHidden/>
              </w:rPr>
              <w:t>2</w:t>
            </w:r>
            <w:r w:rsidR="005C7D7F">
              <w:rPr>
                <w:noProof/>
                <w:webHidden/>
              </w:rPr>
              <w:fldChar w:fldCharType="end"/>
            </w:r>
          </w:hyperlink>
        </w:p>
        <w:p w:rsidR="005C7D7F" w:rsidRDefault="00CB309F">
          <w:pPr>
            <w:pStyle w:val="TOC1"/>
            <w:rPr>
              <w:rFonts w:asciiTheme="minorHAnsi" w:eastAsiaTheme="minorEastAsia" w:hAnsiTheme="minorHAnsi" w:cstheme="minorBidi"/>
              <w:b w:val="0"/>
              <w:noProof/>
              <w:szCs w:val="22"/>
            </w:rPr>
          </w:pPr>
          <w:hyperlink w:anchor="_Toc443157873" w:history="1">
            <w:r w:rsidR="005C7D7F" w:rsidRPr="00D731FB">
              <w:rPr>
                <w:rStyle w:val="Hyperlink"/>
                <w:noProof/>
              </w:rPr>
              <w:t>Revisão Bibliográfica</w:t>
            </w:r>
            <w:r w:rsidR="005C7D7F">
              <w:rPr>
                <w:noProof/>
                <w:webHidden/>
              </w:rPr>
              <w:tab/>
            </w:r>
            <w:r w:rsidR="005C7D7F">
              <w:rPr>
                <w:noProof/>
                <w:webHidden/>
              </w:rPr>
              <w:fldChar w:fldCharType="begin"/>
            </w:r>
            <w:r w:rsidR="005C7D7F">
              <w:rPr>
                <w:noProof/>
                <w:webHidden/>
              </w:rPr>
              <w:instrText xml:space="preserve"> PAGEREF _Toc443157873 \h </w:instrText>
            </w:r>
            <w:r w:rsidR="005C7D7F">
              <w:rPr>
                <w:noProof/>
                <w:webHidden/>
              </w:rPr>
            </w:r>
            <w:r w:rsidR="005C7D7F">
              <w:rPr>
                <w:noProof/>
                <w:webHidden/>
              </w:rPr>
              <w:fldChar w:fldCharType="separate"/>
            </w:r>
            <w:r w:rsidR="00205DD7">
              <w:rPr>
                <w:noProof/>
                <w:webHidden/>
              </w:rPr>
              <w:t>3</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74" w:history="1">
            <w:r w:rsidR="005C7D7F" w:rsidRPr="00D731FB">
              <w:rPr>
                <w:rStyle w:val="Hyperlink"/>
                <w:noProof/>
              </w:rPr>
              <w:t>2.1</w:t>
            </w:r>
            <w:r w:rsidR="005C7D7F">
              <w:rPr>
                <w:rFonts w:asciiTheme="minorHAnsi" w:eastAsiaTheme="minorEastAsia" w:hAnsiTheme="minorHAnsi" w:cstheme="minorBidi"/>
                <w:noProof/>
                <w:szCs w:val="22"/>
              </w:rPr>
              <w:tab/>
            </w:r>
            <w:r w:rsidR="005C7D7F" w:rsidRPr="00D731FB">
              <w:rPr>
                <w:rStyle w:val="Hyperlink"/>
                <w:noProof/>
              </w:rPr>
              <w:t>Introdução</w:t>
            </w:r>
            <w:r w:rsidR="005C7D7F">
              <w:rPr>
                <w:noProof/>
                <w:webHidden/>
              </w:rPr>
              <w:tab/>
            </w:r>
            <w:r w:rsidR="005C7D7F">
              <w:rPr>
                <w:noProof/>
                <w:webHidden/>
              </w:rPr>
              <w:fldChar w:fldCharType="begin"/>
            </w:r>
            <w:r w:rsidR="005C7D7F">
              <w:rPr>
                <w:noProof/>
                <w:webHidden/>
              </w:rPr>
              <w:instrText xml:space="preserve"> PAGEREF _Toc443157874 \h </w:instrText>
            </w:r>
            <w:r w:rsidR="005C7D7F">
              <w:rPr>
                <w:noProof/>
                <w:webHidden/>
              </w:rPr>
            </w:r>
            <w:r w:rsidR="005C7D7F">
              <w:rPr>
                <w:noProof/>
                <w:webHidden/>
              </w:rPr>
              <w:fldChar w:fldCharType="separate"/>
            </w:r>
            <w:r w:rsidR="00205DD7">
              <w:rPr>
                <w:noProof/>
                <w:webHidden/>
              </w:rPr>
              <w:t>3</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75" w:history="1">
            <w:r w:rsidR="005C7D7F" w:rsidRPr="00D731FB">
              <w:rPr>
                <w:rStyle w:val="Hyperlink"/>
                <w:noProof/>
              </w:rPr>
              <w:t>2.2</w:t>
            </w:r>
            <w:r w:rsidR="005C7D7F">
              <w:rPr>
                <w:rFonts w:asciiTheme="minorHAnsi" w:eastAsiaTheme="minorEastAsia" w:hAnsiTheme="minorHAnsi" w:cstheme="minorBidi"/>
                <w:noProof/>
                <w:szCs w:val="22"/>
              </w:rPr>
              <w:tab/>
            </w:r>
            <w:r w:rsidR="005C7D7F" w:rsidRPr="00D731FB">
              <w:rPr>
                <w:rStyle w:val="Hyperlink"/>
                <w:noProof/>
              </w:rPr>
              <w:t>Recuperação de Informação</w:t>
            </w:r>
            <w:r w:rsidR="005C7D7F">
              <w:rPr>
                <w:noProof/>
                <w:webHidden/>
              </w:rPr>
              <w:tab/>
            </w:r>
            <w:r w:rsidR="005C7D7F">
              <w:rPr>
                <w:noProof/>
                <w:webHidden/>
              </w:rPr>
              <w:fldChar w:fldCharType="begin"/>
            </w:r>
            <w:r w:rsidR="005C7D7F">
              <w:rPr>
                <w:noProof/>
                <w:webHidden/>
              </w:rPr>
              <w:instrText xml:space="preserve"> PAGEREF _Toc443157875 \h </w:instrText>
            </w:r>
            <w:r w:rsidR="005C7D7F">
              <w:rPr>
                <w:noProof/>
                <w:webHidden/>
              </w:rPr>
            </w:r>
            <w:r w:rsidR="005C7D7F">
              <w:rPr>
                <w:noProof/>
                <w:webHidden/>
              </w:rPr>
              <w:fldChar w:fldCharType="separate"/>
            </w:r>
            <w:r w:rsidR="00205DD7">
              <w:rPr>
                <w:noProof/>
                <w:webHidden/>
              </w:rPr>
              <w:t>4</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76" w:history="1">
            <w:r w:rsidR="005C7D7F" w:rsidRPr="00D731FB">
              <w:rPr>
                <w:rStyle w:val="Hyperlink"/>
                <w:noProof/>
              </w:rPr>
              <w:t>2.2.1</w:t>
            </w:r>
            <w:r w:rsidR="005C7D7F">
              <w:rPr>
                <w:rFonts w:asciiTheme="minorHAnsi" w:eastAsiaTheme="minorEastAsia" w:hAnsiTheme="minorHAnsi" w:cstheme="minorBidi"/>
                <w:noProof/>
                <w:szCs w:val="22"/>
              </w:rPr>
              <w:tab/>
            </w:r>
            <w:r w:rsidR="005C7D7F" w:rsidRPr="00D731FB">
              <w:rPr>
                <w:rStyle w:val="Hyperlink"/>
                <w:noProof/>
              </w:rPr>
              <w:t>Modelos Clássicos</w:t>
            </w:r>
            <w:r w:rsidR="005C7D7F">
              <w:rPr>
                <w:noProof/>
                <w:webHidden/>
              </w:rPr>
              <w:tab/>
            </w:r>
            <w:r w:rsidR="005C7D7F">
              <w:rPr>
                <w:noProof/>
                <w:webHidden/>
              </w:rPr>
              <w:fldChar w:fldCharType="begin"/>
            </w:r>
            <w:r w:rsidR="005C7D7F">
              <w:rPr>
                <w:noProof/>
                <w:webHidden/>
              </w:rPr>
              <w:instrText xml:space="preserve"> PAGEREF _Toc443157876 \h </w:instrText>
            </w:r>
            <w:r w:rsidR="005C7D7F">
              <w:rPr>
                <w:noProof/>
                <w:webHidden/>
              </w:rPr>
            </w:r>
            <w:r w:rsidR="005C7D7F">
              <w:rPr>
                <w:noProof/>
                <w:webHidden/>
              </w:rPr>
              <w:fldChar w:fldCharType="separate"/>
            </w:r>
            <w:r w:rsidR="00205DD7">
              <w:rPr>
                <w:noProof/>
                <w:webHidden/>
              </w:rPr>
              <w:t>5</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77" w:history="1">
            <w:r w:rsidR="005C7D7F" w:rsidRPr="00D731FB">
              <w:rPr>
                <w:rStyle w:val="Hyperlink"/>
                <w:noProof/>
              </w:rPr>
              <w:t>2.2.2</w:t>
            </w:r>
            <w:r w:rsidR="005C7D7F">
              <w:rPr>
                <w:rFonts w:asciiTheme="minorHAnsi" w:eastAsiaTheme="minorEastAsia" w:hAnsiTheme="minorHAnsi" w:cstheme="minorBidi"/>
                <w:noProof/>
                <w:szCs w:val="22"/>
              </w:rPr>
              <w:tab/>
            </w:r>
            <w:r w:rsidR="005C7D7F" w:rsidRPr="00D731FB">
              <w:rPr>
                <w:rStyle w:val="Hyperlink"/>
                <w:noProof/>
              </w:rPr>
              <w:t>Modelos Estruturados</w:t>
            </w:r>
            <w:r w:rsidR="005C7D7F">
              <w:rPr>
                <w:noProof/>
                <w:webHidden/>
              </w:rPr>
              <w:tab/>
            </w:r>
            <w:r w:rsidR="005C7D7F">
              <w:rPr>
                <w:noProof/>
                <w:webHidden/>
              </w:rPr>
              <w:fldChar w:fldCharType="begin"/>
            </w:r>
            <w:r w:rsidR="005C7D7F">
              <w:rPr>
                <w:noProof/>
                <w:webHidden/>
              </w:rPr>
              <w:instrText xml:space="preserve"> PAGEREF _Toc443157877 \h </w:instrText>
            </w:r>
            <w:r w:rsidR="005C7D7F">
              <w:rPr>
                <w:noProof/>
                <w:webHidden/>
              </w:rPr>
            </w:r>
            <w:r w:rsidR="005C7D7F">
              <w:rPr>
                <w:noProof/>
                <w:webHidden/>
              </w:rPr>
              <w:fldChar w:fldCharType="separate"/>
            </w:r>
            <w:r w:rsidR="00205DD7">
              <w:rPr>
                <w:noProof/>
                <w:webHidden/>
              </w:rPr>
              <w:t>6</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78" w:history="1">
            <w:r w:rsidR="005C7D7F" w:rsidRPr="00D731FB">
              <w:rPr>
                <w:rStyle w:val="Hyperlink"/>
                <w:noProof/>
              </w:rPr>
              <w:t>2.3</w:t>
            </w:r>
            <w:r w:rsidR="005C7D7F">
              <w:rPr>
                <w:rFonts w:asciiTheme="minorHAnsi" w:eastAsiaTheme="minorEastAsia" w:hAnsiTheme="minorHAnsi" w:cstheme="minorBidi"/>
                <w:noProof/>
                <w:szCs w:val="22"/>
              </w:rPr>
              <w:tab/>
            </w:r>
            <w:r w:rsidR="005C7D7F" w:rsidRPr="00D731FB">
              <w:rPr>
                <w:rStyle w:val="Hyperlink"/>
                <w:noProof/>
              </w:rPr>
              <w:t>Indexação</w:t>
            </w:r>
            <w:r w:rsidR="005C7D7F">
              <w:rPr>
                <w:noProof/>
                <w:webHidden/>
              </w:rPr>
              <w:tab/>
            </w:r>
            <w:r w:rsidR="005C7D7F">
              <w:rPr>
                <w:noProof/>
                <w:webHidden/>
              </w:rPr>
              <w:fldChar w:fldCharType="begin"/>
            </w:r>
            <w:r w:rsidR="005C7D7F">
              <w:rPr>
                <w:noProof/>
                <w:webHidden/>
              </w:rPr>
              <w:instrText xml:space="preserve"> PAGEREF _Toc443157878 \h </w:instrText>
            </w:r>
            <w:r w:rsidR="005C7D7F">
              <w:rPr>
                <w:noProof/>
                <w:webHidden/>
              </w:rPr>
            </w:r>
            <w:r w:rsidR="005C7D7F">
              <w:rPr>
                <w:noProof/>
                <w:webHidden/>
              </w:rPr>
              <w:fldChar w:fldCharType="separate"/>
            </w:r>
            <w:r w:rsidR="00205DD7">
              <w:rPr>
                <w:noProof/>
                <w:webHidden/>
              </w:rPr>
              <w:t>7</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79" w:history="1">
            <w:r w:rsidR="005C7D7F" w:rsidRPr="00D731FB">
              <w:rPr>
                <w:rStyle w:val="Hyperlink"/>
                <w:noProof/>
              </w:rPr>
              <w:t>2.3.1</w:t>
            </w:r>
            <w:r w:rsidR="005C7D7F">
              <w:rPr>
                <w:rFonts w:asciiTheme="minorHAnsi" w:eastAsiaTheme="minorEastAsia" w:hAnsiTheme="minorHAnsi" w:cstheme="minorBidi"/>
                <w:noProof/>
                <w:szCs w:val="22"/>
              </w:rPr>
              <w:tab/>
            </w:r>
            <w:r w:rsidR="005C7D7F" w:rsidRPr="00D731FB">
              <w:rPr>
                <w:rStyle w:val="Hyperlink"/>
                <w:noProof/>
              </w:rPr>
              <w:t>Apache Lucene</w:t>
            </w:r>
            <w:r w:rsidR="005C7D7F">
              <w:rPr>
                <w:noProof/>
                <w:webHidden/>
              </w:rPr>
              <w:tab/>
            </w:r>
            <w:r w:rsidR="005C7D7F">
              <w:rPr>
                <w:noProof/>
                <w:webHidden/>
              </w:rPr>
              <w:fldChar w:fldCharType="begin"/>
            </w:r>
            <w:r w:rsidR="005C7D7F">
              <w:rPr>
                <w:noProof/>
                <w:webHidden/>
              </w:rPr>
              <w:instrText xml:space="preserve"> PAGEREF _Toc443157879 \h </w:instrText>
            </w:r>
            <w:r w:rsidR="005C7D7F">
              <w:rPr>
                <w:noProof/>
                <w:webHidden/>
              </w:rPr>
            </w:r>
            <w:r w:rsidR="005C7D7F">
              <w:rPr>
                <w:noProof/>
                <w:webHidden/>
              </w:rPr>
              <w:fldChar w:fldCharType="separate"/>
            </w:r>
            <w:r w:rsidR="00205DD7">
              <w:rPr>
                <w:noProof/>
                <w:webHidden/>
              </w:rPr>
              <w:t>9</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80" w:history="1">
            <w:r w:rsidR="005C7D7F" w:rsidRPr="00D731FB">
              <w:rPr>
                <w:rStyle w:val="Hyperlink"/>
                <w:noProof/>
              </w:rPr>
              <w:t>2.3.2</w:t>
            </w:r>
            <w:r w:rsidR="005C7D7F">
              <w:rPr>
                <w:rFonts w:asciiTheme="minorHAnsi" w:eastAsiaTheme="minorEastAsia" w:hAnsiTheme="minorHAnsi" w:cstheme="minorBidi"/>
                <w:noProof/>
                <w:szCs w:val="22"/>
              </w:rPr>
              <w:tab/>
            </w:r>
            <w:r w:rsidR="005C7D7F" w:rsidRPr="00D731FB">
              <w:rPr>
                <w:rStyle w:val="Hyperlink"/>
                <w:noProof/>
              </w:rPr>
              <w:t>Apache Solr</w:t>
            </w:r>
            <w:r w:rsidR="005C7D7F">
              <w:rPr>
                <w:noProof/>
                <w:webHidden/>
              </w:rPr>
              <w:tab/>
            </w:r>
            <w:r w:rsidR="005C7D7F">
              <w:rPr>
                <w:noProof/>
                <w:webHidden/>
              </w:rPr>
              <w:fldChar w:fldCharType="begin"/>
            </w:r>
            <w:r w:rsidR="005C7D7F">
              <w:rPr>
                <w:noProof/>
                <w:webHidden/>
              </w:rPr>
              <w:instrText xml:space="preserve"> PAGEREF _Toc443157880 \h </w:instrText>
            </w:r>
            <w:r w:rsidR="005C7D7F">
              <w:rPr>
                <w:noProof/>
                <w:webHidden/>
              </w:rPr>
            </w:r>
            <w:r w:rsidR="005C7D7F">
              <w:rPr>
                <w:noProof/>
                <w:webHidden/>
              </w:rPr>
              <w:fldChar w:fldCharType="separate"/>
            </w:r>
            <w:r w:rsidR="00205DD7">
              <w:rPr>
                <w:noProof/>
                <w:webHidden/>
              </w:rPr>
              <w:t>11</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81" w:history="1">
            <w:r w:rsidR="005C7D7F" w:rsidRPr="00D731FB">
              <w:rPr>
                <w:rStyle w:val="Hyperlink"/>
                <w:noProof/>
              </w:rPr>
              <w:t>2.3.3</w:t>
            </w:r>
            <w:r w:rsidR="005C7D7F">
              <w:rPr>
                <w:rFonts w:asciiTheme="minorHAnsi" w:eastAsiaTheme="minorEastAsia" w:hAnsiTheme="minorHAnsi" w:cstheme="minorBidi"/>
                <w:noProof/>
                <w:szCs w:val="22"/>
              </w:rPr>
              <w:tab/>
            </w:r>
            <w:r w:rsidR="005C7D7F" w:rsidRPr="00D731FB">
              <w:rPr>
                <w:rStyle w:val="Hyperlink"/>
                <w:noProof/>
              </w:rPr>
              <w:t>ElasticSearch</w:t>
            </w:r>
            <w:r w:rsidR="005C7D7F">
              <w:rPr>
                <w:noProof/>
                <w:webHidden/>
              </w:rPr>
              <w:tab/>
            </w:r>
            <w:r w:rsidR="005C7D7F">
              <w:rPr>
                <w:noProof/>
                <w:webHidden/>
              </w:rPr>
              <w:fldChar w:fldCharType="begin"/>
            </w:r>
            <w:r w:rsidR="005C7D7F">
              <w:rPr>
                <w:noProof/>
                <w:webHidden/>
              </w:rPr>
              <w:instrText xml:space="preserve"> PAGEREF _Toc443157881 \h </w:instrText>
            </w:r>
            <w:r w:rsidR="005C7D7F">
              <w:rPr>
                <w:noProof/>
                <w:webHidden/>
              </w:rPr>
            </w:r>
            <w:r w:rsidR="005C7D7F">
              <w:rPr>
                <w:noProof/>
                <w:webHidden/>
              </w:rPr>
              <w:fldChar w:fldCharType="separate"/>
            </w:r>
            <w:r w:rsidR="00205DD7">
              <w:rPr>
                <w:noProof/>
                <w:webHidden/>
              </w:rPr>
              <w:t>11</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82" w:history="1">
            <w:r w:rsidR="005C7D7F" w:rsidRPr="00D731FB">
              <w:rPr>
                <w:rStyle w:val="Hyperlink"/>
                <w:noProof/>
              </w:rPr>
              <w:t>2.3.4</w:t>
            </w:r>
            <w:r w:rsidR="005C7D7F">
              <w:rPr>
                <w:rFonts w:asciiTheme="minorHAnsi" w:eastAsiaTheme="minorEastAsia" w:hAnsiTheme="minorHAnsi" w:cstheme="minorBidi"/>
                <w:noProof/>
                <w:szCs w:val="22"/>
              </w:rPr>
              <w:tab/>
            </w:r>
            <w:r w:rsidR="005C7D7F" w:rsidRPr="00D731FB">
              <w:rPr>
                <w:rStyle w:val="Hyperlink"/>
                <w:noProof/>
              </w:rPr>
              <w:t>Sphinx Search</w:t>
            </w:r>
            <w:r w:rsidR="005C7D7F">
              <w:rPr>
                <w:noProof/>
                <w:webHidden/>
              </w:rPr>
              <w:tab/>
            </w:r>
            <w:r w:rsidR="005C7D7F">
              <w:rPr>
                <w:noProof/>
                <w:webHidden/>
              </w:rPr>
              <w:fldChar w:fldCharType="begin"/>
            </w:r>
            <w:r w:rsidR="005C7D7F">
              <w:rPr>
                <w:noProof/>
                <w:webHidden/>
              </w:rPr>
              <w:instrText xml:space="preserve"> PAGEREF _Toc443157882 \h </w:instrText>
            </w:r>
            <w:r w:rsidR="005C7D7F">
              <w:rPr>
                <w:noProof/>
                <w:webHidden/>
              </w:rPr>
            </w:r>
            <w:r w:rsidR="005C7D7F">
              <w:rPr>
                <w:noProof/>
                <w:webHidden/>
              </w:rPr>
              <w:fldChar w:fldCharType="separate"/>
            </w:r>
            <w:r w:rsidR="00205DD7">
              <w:rPr>
                <w:noProof/>
                <w:webHidden/>
              </w:rPr>
              <w:t>12</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83" w:history="1">
            <w:r w:rsidR="005C7D7F" w:rsidRPr="00D731FB">
              <w:rPr>
                <w:rStyle w:val="Hyperlink"/>
                <w:noProof/>
              </w:rPr>
              <w:t>2.3.5</w:t>
            </w:r>
            <w:r w:rsidR="005C7D7F">
              <w:rPr>
                <w:rFonts w:asciiTheme="minorHAnsi" w:eastAsiaTheme="minorEastAsia" w:hAnsiTheme="minorHAnsi" w:cstheme="minorBidi"/>
                <w:noProof/>
                <w:szCs w:val="22"/>
              </w:rPr>
              <w:tab/>
            </w:r>
            <w:r w:rsidR="005C7D7F" w:rsidRPr="00D731FB">
              <w:rPr>
                <w:rStyle w:val="Hyperlink"/>
                <w:noProof/>
              </w:rPr>
              <w:t>Análise Tecnológica</w:t>
            </w:r>
            <w:r w:rsidR="005C7D7F">
              <w:rPr>
                <w:noProof/>
                <w:webHidden/>
              </w:rPr>
              <w:tab/>
            </w:r>
            <w:r w:rsidR="005C7D7F">
              <w:rPr>
                <w:noProof/>
                <w:webHidden/>
              </w:rPr>
              <w:fldChar w:fldCharType="begin"/>
            </w:r>
            <w:r w:rsidR="005C7D7F">
              <w:rPr>
                <w:noProof/>
                <w:webHidden/>
              </w:rPr>
              <w:instrText xml:space="preserve"> PAGEREF _Toc443157883 \h </w:instrText>
            </w:r>
            <w:r w:rsidR="005C7D7F">
              <w:rPr>
                <w:noProof/>
                <w:webHidden/>
              </w:rPr>
            </w:r>
            <w:r w:rsidR="005C7D7F">
              <w:rPr>
                <w:noProof/>
                <w:webHidden/>
              </w:rPr>
              <w:fldChar w:fldCharType="separate"/>
            </w:r>
            <w:r w:rsidR="00205DD7">
              <w:rPr>
                <w:noProof/>
                <w:webHidden/>
              </w:rPr>
              <w:t>13</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84" w:history="1">
            <w:r w:rsidR="005C7D7F" w:rsidRPr="00D731FB">
              <w:rPr>
                <w:rStyle w:val="Hyperlink"/>
                <w:noProof/>
              </w:rPr>
              <w:t>2.4</w:t>
            </w:r>
            <w:r w:rsidR="005C7D7F">
              <w:rPr>
                <w:rFonts w:asciiTheme="minorHAnsi" w:eastAsiaTheme="minorEastAsia" w:hAnsiTheme="minorHAnsi" w:cstheme="minorBidi"/>
                <w:noProof/>
                <w:szCs w:val="22"/>
              </w:rPr>
              <w:tab/>
            </w:r>
            <w:r w:rsidR="005C7D7F" w:rsidRPr="00D731FB">
              <w:rPr>
                <w:rStyle w:val="Hyperlink"/>
                <w:noProof/>
              </w:rPr>
              <w:t>Classificação</w:t>
            </w:r>
            <w:r w:rsidR="005C7D7F">
              <w:rPr>
                <w:noProof/>
                <w:webHidden/>
              </w:rPr>
              <w:tab/>
            </w:r>
            <w:r w:rsidR="005C7D7F">
              <w:rPr>
                <w:noProof/>
                <w:webHidden/>
              </w:rPr>
              <w:fldChar w:fldCharType="begin"/>
            </w:r>
            <w:r w:rsidR="005C7D7F">
              <w:rPr>
                <w:noProof/>
                <w:webHidden/>
              </w:rPr>
              <w:instrText xml:space="preserve"> PAGEREF _Toc443157884 \h </w:instrText>
            </w:r>
            <w:r w:rsidR="005C7D7F">
              <w:rPr>
                <w:noProof/>
                <w:webHidden/>
              </w:rPr>
            </w:r>
            <w:r w:rsidR="005C7D7F">
              <w:rPr>
                <w:noProof/>
                <w:webHidden/>
              </w:rPr>
              <w:fldChar w:fldCharType="separate"/>
            </w:r>
            <w:r w:rsidR="00205DD7">
              <w:rPr>
                <w:noProof/>
                <w:webHidden/>
              </w:rPr>
              <w:t>15</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85" w:history="1">
            <w:r w:rsidR="005C7D7F" w:rsidRPr="00D731FB">
              <w:rPr>
                <w:rStyle w:val="Hyperlink"/>
                <w:noProof/>
              </w:rPr>
              <w:t>2.4.1</w:t>
            </w:r>
            <w:r w:rsidR="005C7D7F">
              <w:rPr>
                <w:rFonts w:asciiTheme="minorHAnsi" w:eastAsiaTheme="minorEastAsia" w:hAnsiTheme="minorHAnsi" w:cstheme="minorBidi"/>
                <w:noProof/>
                <w:szCs w:val="22"/>
              </w:rPr>
              <w:tab/>
            </w:r>
            <w:r w:rsidR="005C7D7F" w:rsidRPr="00D731FB">
              <w:rPr>
                <w:rStyle w:val="Hyperlink"/>
                <w:noProof/>
              </w:rPr>
              <w:t>Relações Hierárquicas</w:t>
            </w:r>
            <w:r w:rsidR="005C7D7F">
              <w:rPr>
                <w:noProof/>
                <w:webHidden/>
              </w:rPr>
              <w:tab/>
            </w:r>
            <w:r w:rsidR="005C7D7F">
              <w:rPr>
                <w:noProof/>
                <w:webHidden/>
              </w:rPr>
              <w:fldChar w:fldCharType="begin"/>
            </w:r>
            <w:r w:rsidR="005C7D7F">
              <w:rPr>
                <w:noProof/>
                <w:webHidden/>
              </w:rPr>
              <w:instrText xml:space="preserve"> PAGEREF _Toc443157885 \h </w:instrText>
            </w:r>
            <w:r w:rsidR="005C7D7F">
              <w:rPr>
                <w:noProof/>
                <w:webHidden/>
              </w:rPr>
            </w:r>
            <w:r w:rsidR="005C7D7F">
              <w:rPr>
                <w:noProof/>
                <w:webHidden/>
              </w:rPr>
              <w:fldChar w:fldCharType="separate"/>
            </w:r>
            <w:r w:rsidR="00205DD7">
              <w:rPr>
                <w:noProof/>
                <w:webHidden/>
              </w:rPr>
              <w:t>16</w:t>
            </w:r>
            <w:r w:rsidR="005C7D7F">
              <w:rPr>
                <w:noProof/>
                <w:webHidden/>
              </w:rPr>
              <w:fldChar w:fldCharType="end"/>
            </w:r>
          </w:hyperlink>
        </w:p>
        <w:p w:rsidR="005C7D7F" w:rsidRDefault="00CB309F" w:rsidP="005C7D7F">
          <w:pPr>
            <w:pStyle w:val="TOC3"/>
            <w:tabs>
              <w:tab w:val="left" w:pos="1134"/>
            </w:tabs>
            <w:rPr>
              <w:rFonts w:asciiTheme="minorHAnsi" w:eastAsiaTheme="minorEastAsia" w:hAnsiTheme="minorHAnsi" w:cstheme="minorBidi"/>
              <w:noProof/>
              <w:szCs w:val="22"/>
            </w:rPr>
          </w:pPr>
          <w:hyperlink w:anchor="_Toc443157886" w:history="1">
            <w:r w:rsidR="005C7D7F" w:rsidRPr="00D731FB">
              <w:rPr>
                <w:rStyle w:val="Hyperlink"/>
                <w:noProof/>
              </w:rPr>
              <w:t>2.4.2</w:t>
            </w:r>
            <w:r w:rsidR="005C7D7F">
              <w:rPr>
                <w:rFonts w:asciiTheme="minorHAnsi" w:eastAsiaTheme="minorEastAsia" w:hAnsiTheme="minorHAnsi" w:cstheme="minorBidi"/>
                <w:noProof/>
                <w:szCs w:val="22"/>
              </w:rPr>
              <w:tab/>
            </w:r>
            <w:r w:rsidR="005C7D7F" w:rsidRPr="00D731FB">
              <w:rPr>
                <w:rStyle w:val="Hyperlink"/>
                <w:noProof/>
              </w:rPr>
              <w:t>UMLS</w:t>
            </w:r>
            <w:r w:rsidR="005C7D7F">
              <w:rPr>
                <w:noProof/>
                <w:webHidden/>
              </w:rPr>
              <w:tab/>
            </w:r>
            <w:r w:rsidR="005C7D7F">
              <w:rPr>
                <w:noProof/>
                <w:webHidden/>
              </w:rPr>
              <w:fldChar w:fldCharType="begin"/>
            </w:r>
            <w:r w:rsidR="005C7D7F">
              <w:rPr>
                <w:noProof/>
                <w:webHidden/>
              </w:rPr>
              <w:instrText xml:space="preserve"> PAGEREF _Toc443157886 \h </w:instrText>
            </w:r>
            <w:r w:rsidR="005C7D7F">
              <w:rPr>
                <w:noProof/>
                <w:webHidden/>
              </w:rPr>
            </w:r>
            <w:r w:rsidR="005C7D7F">
              <w:rPr>
                <w:noProof/>
                <w:webHidden/>
              </w:rPr>
              <w:fldChar w:fldCharType="separate"/>
            </w:r>
            <w:r w:rsidR="00205DD7">
              <w:rPr>
                <w:noProof/>
                <w:webHidden/>
              </w:rPr>
              <w:t>16</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87" w:history="1">
            <w:r w:rsidR="005C7D7F" w:rsidRPr="00D731FB">
              <w:rPr>
                <w:rStyle w:val="Hyperlink"/>
                <w:noProof/>
              </w:rPr>
              <w:t>2.5</w:t>
            </w:r>
            <w:r w:rsidR="005C7D7F">
              <w:rPr>
                <w:rFonts w:asciiTheme="minorHAnsi" w:eastAsiaTheme="minorEastAsia" w:hAnsiTheme="minorHAnsi" w:cstheme="minorBidi"/>
                <w:noProof/>
                <w:szCs w:val="22"/>
              </w:rPr>
              <w:tab/>
            </w:r>
            <w:r w:rsidR="005C7D7F" w:rsidRPr="00D731FB">
              <w:rPr>
                <w:rStyle w:val="Hyperlink"/>
                <w:noProof/>
              </w:rPr>
              <w:t>Resumo</w:t>
            </w:r>
            <w:r w:rsidR="005C7D7F">
              <w:rPr>
                <w:noProof/>
                <w:webHidden/>
              </w:rPr>
              <w:tab/>
            </w:r>
            <w:r w:rsidR="005C7D7F">
              <w:rPr>
                <w:noProof/>
                <w:webHidden/>
              </w:rPr>
              <w:fldChar w:fldCharType="begin"/>
            </w:r>
            <w:r w:rsidR="005C7D7F">
              <w:rPr>
                <w:noProof/>
                <w:webHidden/>
              </w:rPr>
              <w:instrText xml:space="preserve"> PAGEREF _Toc443157887 \h </w:instrText>
            </w:r>
            <w:r w:rsidR="005C7D7F">
              <w:rPr>
                <w:noProof/>
                <w:webHidden/>
              </w:rPr>
            </w:r>
            <w:r w:rsidR="005C7D7F">
              <w:rPr>
                <w:noProof/>
                <w:webHidden/>
              </w:rPr>
              <w:fldChar w:fldCharType="separate"/>
            </w:r>
            <w:r w:rsidR="00205DD7">
              <w:rPr>
                <w:noProof/>
                <w:webHidden/>
              </w:rPr>
              <w:t>19</w:t>
            </w:r>
            <w:r w:rsidR="005C7D7F">
              <w:rPr>
                <w:noProof/>
                <w:webHidden/>
              </w:rPr>
              <w:fldChar w:fldCharType="end"/>
            </w:r>
          </w:hyperlink>
        </w:p>
        <w:p w:rsidR="005C7D7F" w:rsidRDefault="00CB309F">
          <w:pPr>
            <w:pStyle w:val="TOC1"/>
            <w:rPr>
              <w:rFonts w:asciiTheme="minorHAnsi" w:eastAsiaTheme="minorEastAsia" w:hAnsiTheme="minorHAnsi" w:cstheme="minorBidi"/>
              <w:b w:val="0"/>
              <w:noProof/>
              <w:szCs w:val="22"/>
            </w:rPr>
          </w:pPr>
          <w:hyperlink w:anchor="_Toc443157888" w:history="1">
            <w:r w:rsidR="005C7D7F" w:rsidRPr="00D731FB">
              <w:rPr>
                <w:rStyle w:val="Hyperlink"/>
                <w:noProof/>
              </w:rPr>
              <w:t>Conclusões e Trabalho Futuro</w:t>
            </w:r>
            <w:r w:rsidR="005C7D7F">
              <w:rPr>
                <w:noProof/>
                <w:webHidden/>
              </w:rPr>
              <w:tab/>
            </w:r>
            <w:r w:rsidR="005C7D7F">
              <w:rPr>
                <w:noProof/>
                <w:webHidden/>
              </w:rPr>
              <w:fldChar w:fldCharType="begin"/>
            </w:r>
            <w:r w:rsidR="005C7D7F">
              <w:rPr>
                <w:noProof/>
                <w:webHidden/>
              </w:rPr>
              <w:instrText xml:space="preserve"> PAGEREF _Toc443157888 \h </w:instrText>
            </w:r>
            <w:r w:rsidR="005C7D7F">
              <w:rPr>
                <w:noProof/>
                <w:webHidden/>
              </w:rPr>
            </w:r>
            <w:r w:rsidR="005C7D7F">
              <w:rPr>
                <w:noProof/>
                <w:webHidden/>
              </w:rPr>
              <w:fldChar w:fldCharType="separate"/>
            </w:r>
            <w:r w:rsidR="00205DD7">
              <w:rPr>
                <w:noProof/>
                <w:webHidden/>
              </w:rPr>
              <w:t>20</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89" w:history="1">
            <w:r w:rsidR="005C7D7F" w:rsidRPr="00D731FB">
              <w:rPr>
                <w:rStyle w:val="Hyperlink"/>
                <w:noProof/>
              </w:rPr>
              <w:t>3.1</w:t>
            </w:r>
            <w:r w:rsidR="005C7D7F">
              <w:rPr>
                <w:rFonts w:asciiTheme="minorHAnsi" w:eastAsiaTheme="minorEastAsia" w:hAnsiTheme="minorHAnsi" w:cstheme="minorBidi"/>
                <w:noProof/>
                <w:szCs w:val="22"/>
              </w:rPr>
              <w:tab/>
            </w:r>
            <w:r w:rsidR="005C7D7F" w:rsidRPr="00D731FB">
              <w:rPr>
                <w:rStyle w:val="Hyperlink"/>
                <w:noProof/>
              </w:rPr>
              <w:t>Satisfação dos Objetivos</w:t>
            </w:r>
            <w:r w:rsidR="005C7D7F">
              <w:rPr>
                <w:noProof/>
                <w:webHidden/>
              </w:rPr>
              <w:tab/>
            </w:r>
            <w:r w:rsidR="005C7D7F">
              <w:rPr>
                <w:noProof/>
                <w:webHidden/>
              </w:rPr>
              <w:fldChar w:fldCharType="begin"/>
            </w:r>
            <w:r w:rsidR="005C7D7F">
              <w:rPr>
                <w:noProof/>
                <w:webHidden/>
              </w:rPr>
              <w:instrText xml:space="preserve"> PAGEREF _Toc443157889 \h </w:instrText>
            </w:r>
            <w:r w:rsidR="005C7D7F">
              <w:rPr>
                <w:noProof/>
                <w:webHidden/>
              </w:rPr>
            </w:r>
            <w:r w:rsidR="005C7D7F">
              <w:rPr>
                <w:noProof/>
                <w:webHidden/>
              </w:rPr>
              <w:fldChar w:fldCharType="separate"/>
            </w:r>
            <w:r w:rsidR="00205DD7">
              <w:rPr>
                <w:noProof/>
                <w:webHidden/>
              </w:rPr>
              <w:t>20</w:t>
            </w:r>
            <w:r w:rsidR="005C7D7F">
              <w:rPr>
                <w:noProof/>
                <w:webHidden/>
              </w:rPr>
              <w:fldChar w:fldCharType="end"/>
            </w:r>
          </w:hyperlink>
        </w:p>
        <w:p w:rsidR="005C7D7F" w:rsidRDefault="00CB309F" w:rsidP="005C7D7F">
          <w:pPr>
            <w:pStyle w:val="TOC2"/>
            <w:tabs>
              <w:tab w:val="left" w:pos="709"/>
            </w:tabs>
            <w:rPr>
              <w:rFonts w:asciiTheme="minorHAnsi" w:eastAsiaTheme="minorEastAsia" w:hAnsiTheme="minorHAnsi" w:cstheme="minorBidi"/>
              <w:noProof/>
              <w:szCs w:val="22"/>
            </w:rPr>
          </w:pPr>
          <w:hyperlink w:anchor="_Toc443157890" w:history="1">
            <w:r w:rsidR="005C7D7F" w:rsidRPr="00D731FB">
              <w:rPr>
                <w:rStyle w:val="Hyperlink"/>
                <w:noProof/>
              </w:rPr>
              <w:t>3.2</w:t>
            </w:r>
            <w:r w:rsidR="005C7D7F">
              <w:rPr>
                <w:rFonts w:asciiTheme="minorHAnsi" w:eastAsiaTheme="minorEastAsia" w:hAnsiTheme="minorHAnsi" w:cstheme="minorBidi"/>
                <w:noProof/>
                <w:szCs w:val="22"/>
              </w:rPr>
              <w:tab/>
            </w:r>
            <w:r w:rsidR="005C7D7F" w:rsidRPr="00D731FB">
              <w:rPr>
                <w:rStyle w:val="Hyperlink"/>
                <w:noProof/>
              </w:rPr>
              <w:t>Trabalho Futuro</w:t>
            </w:r>
            <w:r w:rsidR="005C7D7F">
              <w:rPr>
                <w:noProof/>
                <w:webHidden/>
              </w:rPr>
              <w:tab/>
            </w:r>
            <w:r w:rsidR="005C7D7F">
              <w:rPr>
                <w:noProof/>
                <w:webHidden/>
              </w:rPr>
              <w:fldChar w:fldCharType="begin"/>
            </w:r>
            <w:r w:rsidR="005C7D7F">
              <w:rPr>
                <w:noProof/>
                <w:webHidden/>
              </w:rPr>
              <w:instrText xml:space="preserve"> PAGEREF _Toc443157890 \h </w:instrText>
            </w:r>
            <w:r w:rsidR="005C7D7F">
              <w:rPr>
                <w:noProof/>
                <w:webHidden/>
              </w:rPr>
            </w:r>
            <w:r w:rsidR="005C7D7F">
              <w:rPr>
                <w:noProof/>
                <w:webHidden/>
              </w:rPr>
              <w:fldChar w:fldCharType="separate"/>
            </w:r>
            <w:r w:rsidR="00205DD7">
              <w:rPr>
                <w:noProof/>
                <w:webHidden/>
              </w:rPr>
              <w:t>21</w:t>
            </w:r>
            <w:r w:rsidR="005C7D7F">
              <w:rPr>
                <w:noProof/>
                <w:webHidden/>
              </w:rPr>
              <w:fldChar w:fldCharType="end"/>
            </w:r>
          </w:hyperlink>
        </w:p>
        <w:p w:rsidR="005C7D7F" w:rsidRDefault="00CB309F">
          <w:pPr>
            <w:pStyle w:val="TOC1"/>
            <w:rPr>
              <w:rFonts w:asciiTheme="minorHAnsi" w:eastAsiaTheme="minorEastAsia" w:hAnsiTheme="minorHAnsi" w:cstheme="minorBidi"/>
              <w:b w:val="0"/>
              <w:noProof/>
              <w:szCs w:val="22"/>
            </w:rPr>
          </w:pPr>
          <w:hyperlink w:anchor="_Toc443157891" w:history="1">
            <w:r w:rsidR="005C7D7F" w:rsidRPr="00D731FB">
              <w:rPr>
                <w:rStyle w:val="Hyperlink"/>
                <w:noProof/>
              </w:rPr>
              <w:t>Referências</w:t>
            </w:r>
            <w:r w:rsidR="005C7D7F">
              <w:rPr>
                <w:noProof/>
                <w:webHidden/>
              </w:rPr>
              <w:tab/>
            </w:r>
            <w:r w:rsidR="005C7D7F">
              <w:rPr>
                <w:noProof/>
                <w:webHidden/>
              </w:rPr>
              <w:fldChar w:fldCharType="begin"/>
            </w:r>
            <w:r w:rsidR="005C7D7F">
              <w:rPr>
                <w:noProof/>
                <w:webHidden/>
              </w:rPr>
              <w:instrText xml:space="preserve"> PAGEREF _Toc443157891 \h </w:instrText>
            </w:r>
            <w:r w:rsidR="005C7D7F">
              <w:rPr>
                <w:noProof/>
                <w:webHidden/>
              </w:rPr>
            </w:r>
            <w:r w:rsidR="005C7D7F">
              <w:rPr>
                <w:noProof/>
                <w:webHidden/>
              </w:rPr>
              <w:fldChar w:fldCharType="separate"/>
            </w:r>
            <w:r w:rsidR="00205DD7">
              <w:rPr>
                <w:noProof/>
                <w:webHidden/>
              </w:rPr>
              <w:t>22</w:t>
            </w:r>
            <w:r w:rsidR="005C7D7F">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D33413"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48482897" w:history="1">
        <w:r w:rsidR="00D33413" w:rsidRPr="00912BA4">
          <w:rPr>
            <w:rStyle w:val="Hyperlink"/>
            <w:noProof/>
          </w:rPr>
          <w:t>Figura 1 - Sistema RI</w:t>
        </w:r>
        <w:r w:rsidR="00D33413">
          <w:rPr>
            <w:noProof/>
            <w:webHidden/>
          </w:rPr>
          <w:tab/>
        </w:r>
        <w:r w:rsidR="00D33413">
          <w:rPr>
            <w:noProof/>
            <w:webHidden/>
          </w:rPr>
          <w:fldChar w:fldCharType="begin"/>
        </w:r>
        <w:r w:rsidR="00D33413">
          <w:rPr>
            <w:noProof/>
            <w:webHidden/>
          </w:rPr>
          <w:instrText xml:space="preserve"> PAGEREF _Toc448482897 \h </w:instrText>
        </w:r>
        <w:r w:rsidR="00D33413">
          <w:rPr>
            <w:noProof/>
            <w:webHidden/>
          </w:rPr>
        </w:r>
        <w:r w:rsidR="00D33413">
          <w:rPr>
            <w:noProof/>
            <w:webHidden/>
          </w:rPr>
          <w:fldChar w:fldCharType="separate"/>
        </w:r>
        <w:r w:rsidR="00D33413">
          <w:rPr>
            <w:noProof/>
            <w:webHidden/>
          </w:rPr>
          <w:t>4</w:t>
        </w:r>
        <w:r w:rsidR="00D33413">
          <w:rPr>
            <w:noProof/>
            <w:webHidden/>
          </w:rPr>
          <w:fldChar w:fldCharType="end"/>
        </w:r>
      </w:hyperlink>
    </w:p>
    <w:p w:rsidR="00D33413" w:rsidRDefault="00CB309F">
      <w:pPr>
        <w:pStyle w:val="TableofFigures"/>
        <w:rPr>
          <w:rFonts w:asciiTheme="minorHAnsi" w:eastAsiaTheme="minorEastAsia" w:hAnsiTheme="minorHAnsi" w:cstheme="minorBidi"/>
          <w:noProof/>
          <w:sz w:val="22"/>
          <w:szCs w:val="22"/>
          <w:lang w:eastAsia="pt-PT"/>
        </w:rPr>
      </w:pPr>
      <w:hyperlink r:id="rId11" w:anchor="_Toc448482898" w:history="1">
        <w:r w:rsidR="00D33413" w:rsidRPr="00912BA4">
          <w:rPr>
            <w:rStyle w:val="Hyperlink"/>
            <w:noProof/>
          </w:rPr>
          <w:t>Figura 2 - Arquitetura do Apache Lucene, Hatcher and Gospodnetic [4]</w:t>
        </w:r>
        <w:r w:rsidR="00D33413">
          <w:rPr>
            <w:noProof/>
            <w:webHidden/>
          </w:rPr>
          <w:tab/>
        </w:r>
        <w:r w:rsidR="00D33413">
          <w:rPr>
            <w:noProof/>
            <w:webHidden/>
          </w:rPr>
          <w:fldChar w:fldCharType="begin"/>
        </w:r>
        <w:r w:rsidR="00D33413">
          <w:rPr>
            <w:noProof/>
            <w:webHidden/>
          </w:rPr>
          <w:instrText xml:space="preserve"> PAGEREF _Toc448482898 \h </w:instrText>
        </w:r>
        <w:r w:rsidR="00D33413">
          <w:rPr>
            <w:noProof/>
            <w:webHidden/>
          </w:rPr>
        </w:r>
        <w:r w:rsidR="00D33413">
          <w:rPr>
            <w:noProof/>
            <w:webHidden/>
          </w:rPr>
          <w:fldChar w:fldCharType="separate"/>
        </w:r>
        <w:r w:rsidR="00D33413">
          <w:rPr>
            <w:noProof/>
            <w:webHidden/>
          </w:rPr>
          <w:t>10</w:t>
        </w:r>
        <w:r w:rsidR="00D33413">
          <w:rPr>
            <w:noProof/>
            <w:webHidden/>
          </w:rPr>
          <w:fldChar w:fldCharType="end"/>
        </w:r>
      </w:hyperlink>
    </w:p>
    <w:p w:rsidR="00D33413" w:rsidRDefault="00CB309F">
      <w:pPr>
        <w:pStyle w:val="TableofFigures"/>
        <w:rPr>
          <w:rFonts w:asciiTheme="minorHAnsi" w:eastAsiaTheme="minorEastAsia" w:hAnsiTheme="minorHAnsi" w:cstheme="minorBidi"/>
          <w:noProof/>
          <w:sz w:val="22"/>
          <w:szCs w:val="22"/>
          <w:lang w:eastAsia="pt-PT"/>
        </w:rPr>
      </w:pPr>
      <w:hyperlink r:id="rId12" w:anchor="_Toc448482899" w:history="1">
        <w:r w:rsidR="00D33413" w:rsidRPr="00912BA4">
          <w:rPr>
            <w:rStyle w:val="Hyperlink"/>
            <w:noProof/>
          </w:rPr>
          <w:t xml:space="preserve">Figura 3 - Arquitetura do </w:t>
        </w:r>
        <w:r w:rsidR="00D33413" w:rsidRPr="00912BA4">
          <w:rPr>
            <w:rStyle w:val="Hyperlink"/>
            <w:i/>
            <w:noProof/>
          </w:rPr>
          <w:t>Sphinx Search</w:t>
        </w:r>
        <w:r w:rsidR="00D33413" w:rsidRPr="00912BA4">
          <w:rPr>
            <w:rStyle w:val="Hyperlink"/>
            <w:noProof/>
          </w:rPr>
          <w:t xml:space="preserve"> [2]</w:t>
        </w:r>
        <w:r w:rsidR="00D33413">
          <w:rPr>
            <w:noProof/>
            <w:webHidden/>
          </w:rPr>
          <w:tab/>
        </w:r>
        <w:r w:rsidR="00D33413">
          <w:rPr>
            <w:noProof/>
            <w:webHidden/>
          </w:rPr>
          <w:fldChar w:fldCharType="begin"/>
        </w:r>
        <w:r w:rsidR="00D33413">
          <w:rPr>
            <w:noProof/>
            <w:webHidden/>
          </w:rPr>
          <w:instrText xml:space="preserve"> PAGEREF _Toc448482899 \h </w:instrText>
        </w:r>
        <w:r w:rsidR="00D33413">
          <w:rPr>
            <w:noProof/>
            <w:webHidden/>
          </w:rPr>
        </w:r>
        <w:r w:rsidR="00D33413">
          <w:rPr>
            <w:noProof/>
            <w:webHidden/>
          </w:rPr>
          <w:fldChar w:fldCharType="separate"/>
        </w:r>
        <w:r w:rsidR="00D33413">
          <w:rPr>
            <w:noProof/>
            <w:webHidden/>
          </w:rPr>
          <w:t>12</w:t>
        </w:r>
        <w:r w:rsidR="00D33413">
          <w:rPr>
            <w:noProof/>
            <w:webHidden/>
          </w:rPr>
          <w:fldChar w:fldCharType="end"/>
        </w:r>
      </w:hyperlink>
    </w:p>
    <w:p w:rsidR="00D33413" w:rsidRDefault="00CB309F">
      <w:pPr>
        <w:pStyle w:val="TableofFigures"/>
        <w:rPr>
          <w:rFonts w:asciiTheme="minorHAnsi" w:eastAsiaTheme="minorEastAsia" w:hAnsiTheme="minorHAnsi" w:cstheme="minorBidi"/>
          <w:noProof/>
          <w:sz w:val="22"/>
          <w:szCs w:val="22"/>
          <w:lang w:eastAsia="pt-PT"/>
        </w:rPr>
      </w:pPr>
      <w:hyperlink r:id="rId13" w:anchor="_Toc448482900" w:history="1">
        <w:r w:rsidR="00D33413" w:rsidRPr="00912BA4">
          <w:rPr>
            <w:rStyle w:val="Hyperlink"/>
            <w:noProof/>
          </w:rPr>
          <w:t>Figura 4 - Ranking de popularidade de ferramentas de pesquisa e bases de dados [3]</w:t>
        </w:r>
        <w:r w:rsidR="00D33413">
          <w:rPr>
            <w:noProof/>
            <w:webHidden/>
          </w:rPr>
          <w:tab/>
        </w:r>
        <w:r w:rsidR="00D33413">
          <w:rPr>
            <w:noProof/>
            <w:webHidden/>
          </w:rPr>
          <w:fldChar w:fldCharType="begin"/>
        </w:r>
        <w:r w:rsidR="00D33413">
          <w:rPr>
            <w:noProof/>
            <w:webHidden/>
          </w:rPr>
          <w:instrText xml:space="preserve"> PAGEREF _Toc448482900 \h </w:instrText>
        </w:r>
        <w:r w:rsidR="00D33413">
          <w:rPr>
            <w:noProof/>
            <w:webHidden/>
          </w:rPr>
        </w:r>
        <w:r w:rsidR="00D33413">
          <w:rPr>
            <w:noProof/>
            <w:webHidden/>
          </w:rPr>
          <w:fldChar w:fldCharType="separate"/>
        </w:r>
        <w:r w:rsidR="00D33413">
          <w:rPr>
            <w:noProof/>
            <w:webHidden/>
          </w:rPr>
          <w:t>15</w:t>
        </w:r>
        <w:r w:rsidR="00D33413">
          <w:rPr>
            <w:noProof/>
            <w:webHidden/>
          </w:rPr>
          <w:fldChar w:fldCharType="end"/>
        </w:r>
      </w:hyperlink>
    </w:p>
    <w:p w:rsidR="00D33413" w:rsidRDefault="00CB309F">
      <w:pPr>
        <w:pStyle w:val="TableofFigures"/>
        <w:rPr>
          <w:rFonts w:asciiTheme="minorHAnsi" w:eastAsiaTheme="minorEastAsia" w:hAnsiTheme="minorHAnsi" w:cstheme="minorBidi"/>
          <w:noProof/>
          <w:sz w:val="22"/>
          <w:szCs w:val="22"/>
          <w:lang w:eastAsia="pt-PT"/>
        </w:rPr>
      </w:pPr>
      <w:hyperlink r:id="rId14" w:anchor="_Toc448482901" w:history="1">
        <w:r w:rsidR="00D33413" w:rsidRPr="00912BA4">
          <w:rPr>
            <w:rStyle w:val="Hyperlink"/>
            <w:noProof/>
          </w:rPr>
          <w:t>Figura 5 - Estrutura hierárquica e relações dos termos do SNOMED [5]</w:t>
        </w:r>
        <w:r w:rsidR="00D33413">
          <w:rPr>
            <w:noProof/>
            <w:webHidden/>
          </w:rPr>
          <w:tab/>
        </w:r>
        <w:r w:rsidR="00D33413">
          <w:rPr>
            <w:noProof/>
            <w:webHidden/>
          </w:rPr>
          <w:fldChar w:fldCharType="begin"/>
        </w:r>
        <w:r w:rsidR="00D33413">
          <w:rPr>
            <w:noProof/>
            <w:webHidden/>
          </w:rPr>
          <w:instrText xml:space="preserve"> PAGEREF _Toc448482901 \h </w:instrText>
        </w:r>
        <w:r w:rsidR="00D33413">
          <w:rPr>
            <w:noProof/>
            <w:webHidden/>
          </w:rPr>
        </w:r>
        <w:r w:rsidR="00D33413">
          <w:rPr>
            <w:noProof/>
            <w:webHidden/>
          </w:rPr>
          <w:fldChar w:fldCharType="separate"/>
        </w:r>
        <w:r w:rsidR="00D33413">
          <w:rPr>
            <w:noProof/>
            <w:webHidden/>
          </w:rPr>
          <w:t>17</w:t>
        </w:r>
        <w:r w:rsidR="00D33413">
          <w:rPr>
            <w:noProof/>
            <w:webHidden/>
          </w:rPr>
          <w:fldChar w:fldCharType="end"/>
        </w:r>
      </w:hyperlink>
    </w:p>
    <w:p w:rsidR="00D33413" w:rsidRDefault="00CB309F">
      <w:pPr>
        <w:pStyle w:val="TableofFigures"/>
        <w:rPr>
          <w:rFonts w:asciiTheme="minorHAnsi" w:eastAsiaTheme="minorEastAsia" w:hAnsiTheme="minorHAnsi" w:cstheme="minorBidi"/>
          <w:noProof/>
          <w:sz w:val="22"/>
          <w:szCs w:val="22"/>
          <w:lang w:eastAsia="pt-PT"/>
        </w:rPr>
      </w:pPr>
      <w:hyperlink r:id="rId15" w:anchor="_Toc448482902" w:history="1">
        <w:r w:rsidR="00D33413" w:rsidRPr="00912BA4">
          <w:rPr>
            <w:rStyle w:val="Hyperlink"/>
            <w:noProof/>
          </w:rPr>
          <w:t>Figura 6 - Estrutura hierárquica do MeSH [1]</w:t>
        </w:r>
        <w:r w:rsidR="00D33413">
          <w:rPr>
            <w:noProof/>
            <w:webHidden/>
          </w:rPr>
          <w:tab/>
        </w:r>
        <w:r w:rsidR="00D33413">
          <w:rPr>
            <w:noProof/>
            <w:webHidden/>
          </w:rPr>
          <w:fldChar w:fldCharType="begin"/>
        </w:r>
        <w:r w:rsidR="00D33413">
          <w:rPr>
            <w:noProof/>
            <w:webHidden/>
          </w:rPr>
          <w:instrText xml:space="preserve"> PAGEREF _Toc448482902 \h </w:instrText>
        </w:r>
        <w:r w:rsidR="00D33413">
          <w:rPr>
            <w:noProof/>
            <w:webHidden/>
          </w:rPr>
        </w:r>
        <w:r w:rsidR="00D33413">
          <w:rPr>
            <w:noProof/>
            <w:webHidden/>
          </w:rPr>
          <w:fldChar w:fldCharType="separate"/>
        </w:r>
        <w:r w:rsidR="00D33413">
          <w:rPr>
            <w:noProof/>
            <w:webHidden/>
          </w:rPr>
          <w:t>18</w:t>
        </w:r>
        <w:r w:rsidR="00D33413">
          <w:rPr>
            <w:noProof/>
            <w:webHidden/>
          </w:rPr>
          <w:fldChar w:fldCharType="end"/>
        </w:r>
      </w:hyperlink>
    </w:p>
    <w:p w:rsidR="00D33413" w:rsidRDefault="00CB309F">
      <w:pPr>
        <w:pStyle w:val="TableofFigures"/>
        <w:rPr>
          <w:rFonts w:asciiTheme="minorHAnsi" w:eastAsiaTheme="minorEastAsia" w:hAnsiTheme="minorHAnsi" w:cstheme="minorBidi"/>
          <w:noProof/>
          <w:sz w:val="22"/>
          <w:szCs w:val="22"/>
          <w:lang w:eastAsia="pt-PT"/>
        </w:rPr>
      </w:pPr>
      <w:hyperlink r:id="rId16" w:anchor="_Toc448482903" w:history="1">
        <w:r w:rsidR="00D33413" w:rsidRPr="00912BA4">
          <w:rPr>
            <w:rStyle w:val="Hyperlink"/>
            <w:noProof/>
          </w:rPr>
          <w:t>Figura 7 - Planeamento</w:t>
        </w:r>
        <w:r w:rsidR="00D33413">
          <w:rPr>
            <w:noProof/>
            <w:webHidden/>
          </w:rPr>
          <w:tab/>
        </w:r>
        <w:r w:rsidR="00D33413">
          <w:rPr>
            <w:noProof/>
            <w:webHidden/>
          </w:rPr>
          <w:fldChar w:fldCharType="begin"/>
        </w:r>
        <w:r w:rsidR="00D33413">
          <w:rPr>
            <w:noProof/>
            <w:webHidden/>
          </w:rPr>
          <w:instrText xml:space="preserve"> PAGEREF _Toc448482903 \h </w:instrText>
        </w:r>
        <w:r w:rsidR="00D33413">
          <w:rPr>
            <w:noProof/>
            <w:webHidden/>
          </w:rPr>
        </w:r>
        <w:r w:rsidR="00D33413">
          <w:rPr>
            <w:noProof/>
            <w:webHidden/>
          </w:rPr>
          <w:fldChar w:fldCharType="separate"/>
        </w:r>
        <w:r w:rsidR="00D33413">
          <w:rPr>
            <w:noProof/>
            <w:webHidden/>
          </w:rPr>
          <w:t>21</w:t>
        </w:r>
        <w:r w:rsidR="00D33413">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17"/>
          <w:headerReference w:type="default" r:id="rId18"/>
          <w:footerReference w:type="even" r:id="rId19"/>
          <w:footerReference w:type="default" r:id="rId20"/>
          <w:headerReference w:type="first" r:id="rId21"/>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2D4C14" w:rsidRDefault="00B12C36">
      <w:pPr>
        <w:pStyle w:val="TableofFigures"/>
        <w:rPr>
          <w:rFonts w:asciiTheme="minorHAnsi" w:eastAsiaTheme="minorEastAsia" w:hAnsiTheme="minorHAnsi" w:cstheme="minorBidi"/>
          <w:noProof/>
          <w:sz w:val="22"/>
          <w:szCs w:val="22"/>
        </w:rPr>
      </w:pPr>
      <w:r w:rsidRPr="00173F88">
        <w:fldChar w:fldCharType="begin"/>
      </w:r>
      <w:r w:rsidR="004B7590" w:rsidRPr="00173F88">
        <w:instrText xml:space="preserve"> TOC \c "Tabela" </w:instrText>
      </w:r>
      <w:r w:rsidRPr="00173F88">
        <w:fldChar w:fldCharType="separate"/>
      </w:r>
      <w:r w:rsidR="002D4C14">
        <w:rPr>
          <w:noProof/>
        </w:rPr>
        <w:t>Tabela 1 - Comparação entre SOLR, ElasticSearch e Sphinx Search</w:t>
      </w:r>
      <w:r w:rsidR="002D4C14">
        <w:rPr>
          <w:noProof/>
        </w:rPr>
        <w:tab/>
      </w:r>
      <w:r w:rsidR="002D4C14">
        <w:rPr>
          <w:noProof/>
        </w:rPr>
        <w:fldChar w:fldCharType="begin"/>
      </w:r>
      <w:r w:rsidR="002D4C14">
        <w:rPr>
          <w:noProof/>
        </w:rPr>
        <w:instrText xml:space="preserve"> PAGEREF _Toc443157759 \h </w:instrText>
      </w:r>
      <w:r w:rsidR="002D4C14">
        <w:rPr>
          <w:noProof/>
        </w:rPr>
      </w:r>
      <w:r w:rsidR="002D4C14">
        <w:rPr>
          <w:noProof/>
        </w:rPr>
        <w:fldChar w:fldCharType="separate"/>
      </w:r>
      <w:r w:rsidR="00205DD7">
        <w:rPr>
          <w:noProof/>
        </w:rPr>
        <w:t>14</w:t>
      </w:r>
      <w:r w:rsidR="002D4C14">
        <w:rPr>
          <w:noProof/>
        </w:rPr>
        <w:fldChar w:fldCharType="end"/>
      </w:r>
    </w:p>
    <w:p w:rsidR="002D4C14" w:rsidRDefault="002D4C14">
      <w:pPr>
        <w:pStyle w:val="TableofFigures"/>
        <w:rPr>
          <w:rFonts w:asciiTheme="minorHAnsi" w:eastAsiaTheme="minorEastAsia" w:hAnsiTheme="minorHAnsi" w:cstheme="minorBidi"/>
          <w:noProof/>
          <w:sz w:val="22"/>
          <w:szCs w:val="22"/>
        </w:rPr>
      </w:pPr>
      <w:r>
        <w:rPr>
          <w:noProof/>
        </w:rPr>
        <w:t>Tabela 2 - Exemplo de ICD-9-CM [21]</w:t>
      </w:r>
      <w:r>
        <w:rPr>
          <w:noProof/>
        </w:rPr>
        <w:tab/>
      </w:r>
      <w:r>
        <w:rPr>
          <w:noProof/>
        </w:rPr>
        <w:fldChar w:fldCharType="begin"/>
      </w:r>
      <w:r>
        <w:rPr>
          <w:noProof/>
        </w:rPr>
        <w:instrText xml:space="preserve"> PAGEREF _Toc443157760 \h </w:instrText>
      </w:r>
      <w:r>
        <w:rPr>
          <w:noProof/>
        </w:rPr>
      </w:r>
      <w:r>
        <w:rPr>
          <w:noProof/>
        </w:rPr>
        <w:fldChar w:fldCharType="separate"/>
      </w:r>
      <w:r w:rsidR="00205DD7">
        <w:rPr>
          <w:noProof/>
        </w:rPr>
        <w:t>1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0B165F" w:rsidRPr="00173F88" w:rsidTr="005E7009">
        <w:tc>
          <w:tcPr>
            <w:tcW w:w="1271" w:type="dxa"/>
          </w:tcPr>
          <w:p w:rsidR="000B165F" w:rsidRPr="00173F88" w:rsidRDefault="000B165F" w:rsidP="00321FA1">
            <w:pPr>
              <w:pStyle w:val="tabelaabreviaturas"/>
            </w:pPr>
            <w:r w:rsidRPr="00173F88">
              <w:t>API</w:t>
            </w:r>
          </w:p>
        </w:tc>
        <w:tc>
          <w:tcPr>
            <w:tcW w:w="7234" w:type="dxa"/>
            <w:tcMar>
              <w:left w:w="113" w:type="dxa"/>
            </w:tcMar>
          </w:tcPr>
          <w:p w:rsidR="000B165F" w:rsidRPr="00173F88" w:rsidRDefault="000B165F" w:rsidP="00321FA1">
            <w:pPr>
              <w:pStyle w:val="tabelaabreviaturas"/>
            </w:pPr>
            <w:r w:rsidRPr="00173F88">
              <w:t>Application Programming Interface</w:t>
            </w:r>
          </w:p>
        </w:tc>
      </w:tr>
      <w:tr w:rsidR="000B165F" w:rsidRPr="00173F88" w:rsidTr="005E7009">
        <w:tc>
          <w:tcPr>
            <w:tcW w:w="1271" w:type="dxa"/>
          </w:tcPr>
          <w:p w:rsidR="000B165F" w:rsidRPr="00173F88" w:rsidRDefault="000B165F" w:rsidP="00321FA1">
            <w:pPr>
              <w:pStyle w:val="tabelaabreviaturas"/>
            </w:pPr>
            <w:r>
              <w:t>HTTP</w:t>
            </w:r>
          </w:p>
        </w:tc>
        <w:tc>
          <w:tcPr>
            <w:tcW w:w="7234" w:type="dxa"/>
            <w:tcMar>
              <w:left w:w="113" w:type="dxa"/>
            </w:tcMar>
          </w:tcPr>
          <w:p w:rsidR="000B165F" w:rsidRPr="00173F88" w:rsidRDefault="000B165F" w:rsidP="00321FA1">
            <w:pPr>
              <w:pStyle w:val="tabelaabreviaturas"/>
            </w:pPr>
            <w:r w:rsidRPr="006F7AC8">
              <w:t>Hypertext Transfer Protocol</w:t>
            </w:r>
          </w:p>
        </w:tc>
      </w:tr>
      <w:tr w:rsidR="000B165F" w:rsidRPr="000D5A71" w:rsidTr="005E7009">
        <w:tc>
          <w:tcPr>
            <w:tcW w:w="1271" w:type="dxa"/>
          </w:tcPr>
          <w:p w:rsidR="000B165F" w:rsidRPr="00173F88" w:rsidRDefault="000B165F" w:rsidP="00321FA1">
            <w:pPr>
              <w:pStyle w:val="tabelaabreviaturas"/>
            </w:pPr>
            <w:r w:rsidRPr="00823525">
              <w:t>ICD-9-CM</w:t>
            </w:r>
          </w:p>
        </w:tc>
        <w:tc>
          <w:tcPr>
            <w:tcW w:w="7234" w:type="dxa"/>
            <w:tcMar>
              <w:left w:w="113" w:type="dxa"/>
            </w:tcMar>
          </w:tcPr>
          <w:p w:rsidR="000B165F" w:rsidRPr="00823525" w:rsidRDefault="000B165F" w:rsidP="00321FA1">
            <w:pPr>
              <w:pStyle w:val="tabelaabreviaturas"/>
              <w:rPr>
                <w:lang w:val="en-GB"/>
              </w:rPr>
            </w:pPr>
            <w:r w:rsidRPr="00823525">
              <w:rPr>
                <w:lang w:val="en-GB"/>
              </w:rPr>
              <w:t>International Classification of Diseases, 9th Revision</w:t>
            </w:r>
            <w:r>
              <w:rPr>
                <w:lang w:val="en-GB"/>
              </w:rPr>
              <w:t>, Clinical Modification</w:t>
            </w:r>
          </w:p>
        </w:tc>
      </w:tr>
      <w:tr w:rsidR="000B165F" w:rsidRPr="00173F88" w:rsidTr="005E7009">
        <w:tc>
          <w:tcPr>
            <w:tcW w:w="1271" w:type="dxa"/>
          </w:tcPr>
          <w:p w:rsidR="000B165F" w:rsidRPr="00173F88" w:rsidRDefault="000B165F" w:rsidP="00321FA1">
            <w:pPr>
              <w:pStyle w:val="tabelaabreviaturas"/>
            </w:pPr>
            <w:r w:rsidRPr="00173F88">
              <w:t>JSON</w:t>
            </w:r>
          </w:p>
        </w:tc>
        <w:tc>
          <w:tcPr>
            <w:tcW w:w="7234" w:type="dxa"/>
            <w:tcMar>
              <w:left w:w="113" w:type="dxa"/>
            </w:tcMar>
          </w:tcPr>
          <w:p w:rsidR="000B165F" w:rsidRPr="00173F88" w:rsidRDefault="000B165F" w:rsidP="00321FA1">
            <w:pPr>
              <w:pStyle w:val="tabelaabreviaturas"/>
            </w:pPr>
            <w:r w:rsidRPr="00173F88">
              <w:t>JavaScript Object Notation</w:t>
            </w:r>
          </w:p>
        </w:tc>
      </w:tr>
      <w:tr w:rsidR="000B165F" w:rsidRPr="00823525" w:rsidTr="005E7009">
        <w:tc>
          <w:tcPr>
            <w:tcW w:w="1271" w:type="dxa"/>
          </w:tcPr>
          <w:p w:rsidR="000B165F" w:rsidRDefault="000B165F" w:rsidP="00321FA1">
            <w:pPr>
              <w:pStyle w:val="tabelaabreviaturas"/>
              <w:rPr>
                <w:lang w:val="en-GB"/>
              </w:rPr>
            </w:pPr>
            <w:r>
              <w:rPr>
                <w:lang w:val="en-GB"/>
              </w:rPr>
              <w:t>MeSH</w:t>
            </w:r>
          </w:p>
        </w:tc>
        <w:tc>
          <w:tcPr>
            <w:tcW w:w="7234" w:type="dxa"/>
            <w:tcMar>
              <w:left w:w="113" w:type="dxa"/>
            </w:tcMar>
          </w:tcPr>
          <w:p w:rsidR="000B165F" w:rsidRPr="007A5BC6" w:rsidRDefault="000B165F" w:rsidP="00154C37">
            <w:pPr>
              <w:pStyle w:val="tabelaabreviaturas"/>
              <w:rPr>
                <w:lang w:val="en-GB"/>
              </w:rPr>
            </w:pPr>
            <w:r w:rsidRPr="000B165F">
              <w:rPr>
                <w:lang w:val="en-GB"/>
              </w:rPr>
              <w:t>Medical Subject Headings</w:t>
            </w:r>
          </w:p>
        </w:tc>
      </w:tr>
      <w:tr w:rsidR="000B165F" w:rsidRPr="00173F88" w:rsidTr="005E7009">
        <w:tc>
          <w:tcPr>
            <w:tcW w:w="1271" w:type="dxa"/>
          </w:tcPr>
          <w:p w:rsidR="000B165F" w:rsidRPr="00173F88" w:rsidRDefault="000B165F" w:rsidP="00321FA1">
            <w:pPr>
              <w:pStyle w:val="tabelaabreviaturas"/>
            </w:pPr>
            <w:r w:rsidRPr="00173F88">
              <w:t>PDF</w:t>
            </w:r>
          </w:p>
        </w:tc>
        <w:tc>
          <w:tcPr>
            <w:tcW w:w="7234" w:type="dxa"/>
            <w:tcMar>
              <w:left w:w="113" w:type="dxa"/>
            </w:tcMar>
          </w:tcPr>
          <w:p w:rsidR="000B165F" w:rsidRPr="00173F88" w:rsidRDefault="000B165F" w:rsidP="00321FA1">
            <w:pPr>
              <w:pStyle w:val="tabelaabreviaturas"/>
            </w:pPr>
            <w:r w:rsidRPr="00173F88">
              <w:t>Portable Document Format</w:t>
            </w:r>
          </w:p>
        </w:tc>
      </w:tr>
      <w:tr w:rsidR="000B165F" w:rsidRPr="00173F88" w:rsidTr="005E7009">
        <w:tc>
          <w:tcPr>
            <w:tcW w:w="1271" w:type="dxa"/>
          </w:tcPr>
          <w:p w:rsidR="000B165F" w:rsidRPr="00173F88" w:rsidRDefault="000B165F" w:rsidP="00321FA1">
            <w:pPr>
              <w:pStyle w:val="tabelaabreviaturas"/>
            </w:pPr>
            <w:r>
              <w:t>REST</w:t>
            </w:r>
          </w:p>
        </w:tc>
        <w:tc>
          <w:tcPr>
            <w:tcW w:w="7234" w:type="dxa"/>
            <w:tcMar>
              <w:left w:w="113" w:type="dxa"/>
            </w:tcMar>
          </w:tcPr>
          <w:p w:rsidR="000B165F" w:rsidRPr="00173F88" w:rsidRDefault="000B165F" w:rsidP="00321FA1">
            <w:pPr>
              <w:pStyle w:val="tabelaabreviaturas"/>
            </w:pPr>
            <w:r w:rsidRPr="00BF7AF4">
              <w:t>Representational State Transfer</w:t>
            </w:r>
          </w:p>
        </w:tc>
      </w:tr>
      <w:tr w:rsidR="000B165F" w:rsidRPr="00173F88" w:rsidTr="005E7009">
        <w:tc>
          <w:tcPr>
            <w:tcW w:w="1271" w:type="dxa"/>
          </w:tcPr>
          <w:p w:rsidR="000B165F" w:rsidRPr="00173F88" w:rsidRDefault="000B165F" w:rsidP="00321FA1">
            <w:pPr>
              <w:pStyle w:val="tabelaabreviaturas"/>
            </w:pPr>
            <w:r>
              <w:t>RI</w:t>
            </w:r>
          </w:p>
        </w:tc>
        <w:tc>
          <w:tcPr>
            <w:tcW w:w="7234" w:type="dxa"/>
            <w:tcMar>
              <w:left w:w="113" w:type="dxa"/>
            </w:tcMar>
          </w:tcPr>
          <w:p w:rsidR="000B165F" w:rsidRPr="00173F88" w:rsidRDefault="000B165F" w:rsidP="00321FA1">
            <w:pPr>
              <w:pStyle w:val="tabelaabreviaturas"/>
            </w:pPr>
            <w:r>
              <w:t>Recuperação de Informação</w:t>
            </w:r>
          </w:p>
        </w:tc>
      </w:tr>
      <w:tr w:rsidR="000B165F" w:rsidRPr="000D5A71" w:rsidTr="005E7009">
        <w:tc>
          <w:tcPr>
            <w:tcW w:w="1271" w:type="dxa"/>
          </w:tcPr>
          <w:p w:rsidR="000B165F" w:rsidRDefault="000B165F" w:rsidP="00321FA1">
            <w:pPr>
              <w:pStyle w:val="tabelaabreviaturas"/>
              <w:rPr>
                <w:lang w:val="en-GB"/>
              </w:rPr>
            </w:pPr>
            <w:r w:rsidRPr="00504C2F">
              <w:rPr>
                <w:lang w:val="en-GB"/>
              </w:rPr>
              <w:t>SNOMED CT</w:t>
            </w:r>
          </w:p>
        </w:tc>
        <w:tc>
          <w:tcPr>
            <w:tcW w:w="7234" w:type="dxa"/>
            <w:tcMar>
              <w:left w:w="113" w:type="dxa"/>
            </w:tcMar>
          </w:tcPr>
          <w:p w:rsidR="000B165F" w:rsidRPr="007A0492" w:rsidRDefault="000B165F" w:rsidP="00154C37">
            <w:pPr>
              <w:pStyle w:val="tabelaabreviaturas"/>
              <w:rPr>
                <w:lang w:val="en-GB"/>
              </w:rPr>
            </w:pPr>
            <w:r w:rsidRPr="007A0492">
              <w:rPr>
                <w:lang w:val="en-GB"/>
              </w:rPr>
              <w:t>Systematized Nomenclature of Medicine</w:t>
            </w:r>
            <w:r>
              <w:rPr>
                <w:lang w:val="en-GB"/>
              </w:rPr>
              <w:t xml:space="preserve"> – Clinical Terms</w:t>
            </w:r>
          </w:p>
        </w:tc>
      </w:tr>
      <w:tr w:rsidR="000B165F" w:rsidRPr="00823525" w:rsidTr="005E7009">
        <w:tc>
          <w:tcPr>
            <w:tcW w:w="1271" w:type="dxa"/>
          </w:tcPr>
          <w:p w:rsidR="000B165F" w:rsidRDefault="000B165F" w:rsidP="00321FA1">
            <w:pPr>
              <w:pStyle w:val="tabelaabreviaturas"/>
              <w:rPr>
                <w:lang w:val="en-GB"/>
              </w:rPr>
            </w:pPr>
            <w:r>
              <w:rPr>
                <w:lang w:val="en-GB"/>
              </w:rPr>
              <w:t>UMLS</w:t>
            </w:r>
          </w:p>
        </w:tc>
        <w:tc>
          <w:tcPr>
            <w:tcW w:w="7234" w:type="dxa"/>
            <w:tcMar>
              <w:left w:w="113" w:type="dxa"/>
            </w:tcMar>
          </w:tcPr>
          <w:p w:rsidR="000B165F" w:rsidRPr="007A0492" w:rsidRDefault="000B165F" w:rsidP="00154C37">
            <w:pPr>
              <w:pStyle w:val="tabelaabreviaturas"/>
              <w:rPr>
                <w:lang w:val="en-GB"/>
              </w:rPr>
            </w:pPr>
            <w:r w:rsidRPr="007A5BC6">
              <w:rPr>
                <w:lang w:val="en-GB"/>
              </w:rPr>
              <w:t>Unified Medical Language System</w:t>
            </w:r>
          </w:p>
        </w:tc>
      </w:tr>
      <w:tr w:rsidR="000B165F" w:rsidRPr="00173F88" w:rsidTr="005E7009">
        <w:tc>
          <w:tcPr>
            <w:tcW w:w="1271" w:type="dxa"/>
          </w:tcPr>
          <w:p w:rsidR="000B165F" w:rsidRPr="00173F88" w:rsidRDefault="000B165F" w:rsidP="00321FA1">
            <w:pPr>
              <w:pStyle w:val="tabelaabreviaturas"/>
            </w:pPr>
            <w:r w:rsidRPr="00173F88">
              <w:t>XML</w:t>
            </w:r>
          </w:p>
        </w:tc>
        <w:tc>
          <w:tcPr>
            <w:tcW w:w="7234" w:type="dxa"/>
            <w:tcMar>
              <w:left w:w="113" w:type="dxa"/>
            </w:tcMar>
          </w:tcPr>
          <w:p w:rsidR="000B165F" w:rsidRPr="00173F88" w:rsidRDefault="000B165F"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2"/>
          <w:headerReference w:type="default" r:id="rId23"/>
          <w:footerReference w:type="even" r:id="rId24"/>
          <w:footerReference w:type="default" r:id="rId25"/>
          <w:headerReference w:type="first" r:id="rId26"/>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1" w:name="_Toc441331318"/>
      <w:bookmarkStart w:id="2" w:name="_Toc443157869"/>
      <w:r w:rsidRPr="00173F88">
        <w:t>Introdução</w:t>
      </w:r>
      <w:bookmarkEnd w:id="1"/>
      <w:bookmarkEnd w:id="2"/>
    </w:p>
    <w:p w:rsidR="004F122F" w:rsidRPr="00173F88" w:rsidRDefault="004F122F" w:rsidP="009E4D7E">
      <w:r w:rsidRPr="00173F88">
        <w:t>O presente relatório</w:t>
      </w:r>
      <w:r w:rsidR="009E4D7E" w:rsidRPr="00173F88">
        <w:t xml:space="preserve"> pretende descrever os resultados obtidos na an</w:t>
      </w:r>
      <w:r w:rsidR="00E37E84" w:rsidRPr="00173F88">
        <w:t>álise do estado da arte p</w:t>
      </w:r>
      <w:r w:rsidR="009E4D7E" w:rsidRPr="00173F88">
        <w:t>a</w:t>
      </w:r>
      <w:r w:rsidR="00E37E84" w:rsidRPr="00173F88">
        <w:t>ra a</w:t>
      </w:r>
      <w:r w:rsidR="009E4D7E" w:rsidRPr="00173F88">
        <w:t xml:space="preserve"> criação de uma solução</w:t>
      </w:r>
      <w:r w:rsidR="001B6AE3" w:rsidRPr="00173F88">
        <w:t xml:space="preserve"> cujo </w:t>
      </w:r>
      <w:r w:rsidR="005651CA" w:rsidRPr="00173F88">
        <w:t>objetivo</w:t>
      </w:r>
      <w:r w:rsidR="009E4D7E" w:rsidRPr="00173F88">
        <w:t xml:space="preserve"> </w:t>
      </w:r>
      <w:r w:rsidR="001B6AE3" w:rsidRPr="00173F88">
        <w:t>é</w:t>
      </w:r>
      <w:r w:rsidR="00E37E84" w:rsidRPr="00173F88">
        <w:t xml:space="preserve"> recolhe</w:t>
      </w:r>
      <w:r w:rsidR="001B6AE3" w:rsidRPr="00173F88">
        <w:t>r</w:t>
      </w:r>
      <w:r w:rsidR="00E37E84" w:rsidRPr="00173F88">
        <w:t xml:space="preserve"> e extrai</w:t>
      </w:r>
      <w:r w:rsidR="001B6AE3" w:rsidRPr="00173F88">
        <w:t>r</w:t>
      </w:r>
      <w:r w:rsidR="009E4D7E" w:rsidRPr="00173F88">
        <w:t xml:space="preserve"> informação de diferentes fontes e co</w:t>
      </w:r>
      <w:r w:rsidR="001B6AE3" w:rsidRPr="00173F88">
        <w:t>m diferentes formatos, indexá-la, relacioná-la e disponibilizar uma</w:t>
      </w:r>
      <w:r w:rsidR="009E4D7E" w:rsidRPr="00173F88">
        <w:t xml:space="preserve"> int</w:t>
      </w:r>
      <w:r w:rsidR="00156CF0" w:rsidRPr="00173F88">
        <w:t>erface de pesquisa sobre a mesma.</w:t>
      </w:r>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3" w:name="_Toc441331319"/>
      <w:bookmarkStart w:id="4" w:name="_Toc443157870"/>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9A192A" w:rsidP="00EA4428">
      <w:r>
        <w:t>Com isto,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323472">
      <w:r w:rsidRPr="00173F88">
        <w:t xml:space="preserve">Esta </w:t>
      </w:r>
      <w:r w:rsidR="000A139B" w:rsidRPr="00173F88">
        <w:t>dissertação</w:t>
      </w:r>
      <w:r w:rsidRPr="00173F88">
        <w:t xml:space="preserve"> será desenvolvida no âmbito empresarial da </w:t>
      </w:r>
      <w:r w:rsidRPr="005651CA">
        <w:rPr>
          <w:i/>
        </w:rPr>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FF2339" w:rsidRPr="00A815E1">
        <w:t xml:space="preserve">A </w:t>
      </w:r>
      <w:r w:rsidR="00FF2339" w:rsidRPr="00A815E1">
        <w:rPr>
          <w:i/>
        </w:rPr>
        <w:t>Glintt</w:t>
      </w:r>
      <w:r w:rsidR="00FF2339" w:rsidRPr="00A815E1">
        <w:t xml:space="preserve"> trabalha com uma grande quantidade de informação clínica </w:t>
      </w:r>
      <w:r w:rsidR="00A815E1">
        <w:t>e, por isso, a organização e tratamento desta são fundamentais para o seu bom funcionamento.</w:t>
      </w:r>
    </w:p>
    <w:p w:rsidR="00F513D5" w:rsidRPr="00173F88" w:rsidRDefault="00F513D5" w:rsidP="000D0F6F"/>
    <w:p w:rsidR="004B7590" w:rsidRPr="00173F88" w:rsidRDefault="004B7590" w:rsidP="004A787D">
      <w:pPr>
        <w:pStyle w:val="Heading2"/>
      </w:pPr>
      <w:bookmarkStart w:id="5" w:name="_Toc441331321"/>
      <w:bookmarkStart w:id="6" w:name="_Toc443157871"/>
      <w:r w:rsidRPr="00173F88">
        <w:t xml:space="preserve">Motivação e </w:t>
      </w:r>
      <w:bookmarkEnd w:id="5"/>
      <w:r w:rsidR="005651CA" w:rsidRPr="00173F88">
        <w:t>Objetivos</w:t>
      </w:r>
      <w:bookmarkEnd w:id="6"/>
    </w:p>
    <w:p w:rsidR="003E2FD9" w:rsidRDefault="001D546C" w:rsidP="004A787D">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p>
    <w:p w:rsidR="00C06CEC" w:rsidRDefault="00C06CEC" w:rsidP="00C06CEC">
      <w:r>
        <w:t xml:space="preserve">Relativamente aos diferentes formatos e fontes em que a informação se encontra, </w:t>
      </w:r>
      <w:r w:rsidR="005E5FBA">
        <w:t>tanto</w:t>
      </w:r>
      <w:r>
        <w:t xml:space="preserve"> se pode falar de</w:t>
      </w:r>
      <w:r w:rsidR="005E5FBA">
        <w:t xml:space="preserve"> documentos como </w:t>
      </w:r>
      <w:r>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Pr="00C06CEC">
        <w:t xml:space="preserve"> </w:t>
      </w:r>
    </w:p>
    <w:p w:rsidR="00C06CEC" w:rsidRDefault="00C06CEC" w:rsidP="00C06CEC">
      <w:r>
        <w:t>Devido a esta diversidade na origem e tipos dos dados, há um a</w:t>
      </w:r>
      <w:r w:rsidR="00097018">
        <w:t>traso no acesso à informação por parte dos médicos</w:t>
      </w:r>
      <w:r>
        <w:t>, há falta de informação e, por vezes, esta nem chega corretamente às mãos das entidades clínicas. Em outras palavras, os médicos têm um difícil acesso à informação.</w:t>
      </w:r>
      <w:r w:rsidRPr="00173F88">
        <w:t xml:space="preserve"> </w:t>
      </w:r>
    </w:p>
    <w:p w:rsidR="003A58CB" w:rsidRDefault="00C06CEC" w:rsidP="004437EE">
      <w:r w:rsidRPr="00C1753A">
        <w:t>Para organizar eficientemente esta informação é necessário classificá-</w:t>
      </w:r>
      <w:r w:rsidR="004437EE" w:rsidRPr="00C1753A">
        <w:t>la</w:t>
      </w:r>
      <w:r w:rsidRPr="00C1753A">
        <w:t>, o que exige esforço humano</w:t>
      </w:r>
      <w:r w:rsidR="004437EE" w:rsidRPr="00C1753A">
        <w:t>, indexá-la</w:t>
      </w:r>
      <w:r w:rsidR="003A58CB" w:rsidRPr="00C1753A">
        <w:t xml:space="preserve"> por vocabulários controlados, com o mesmo problema, ou indexar em texto integral, o que é automatizável.</w:t>
      </w:r>
    </w:p>
    <w:p w:rsidR="003A58CB" w:rsidRDefault="004437EE" w:rsidP="004A787D">
      <w:r w:rsidRPr="004437EE">
        <w:t>Ou</w:t>
      </w:r>
      <w:r w:rsidR="00BE0C6C">
        <w:t>t</w:t>
      </w:r>
      <w:r w:rsidRPr="004437EE">
        <w:t>ro aspeto é a forma de apresentar os resultados da pesquisa, atendendo a que as fontes podem estar em documentos autónomos ou como valores em ca</w:t>
      </w:r>
      <w:r w:rsidR="00BE0C6C">
        <w:t>m</w:t>
      </w:r>
      <w:r w:rsidRPr="004437EE">
        <w:t>pos de bases de dados.</w:t>
      </w:r>
      <w:r w:rsidR="0043214C">
        <w:t xml:space="preserve"> Neste último caso será necessário efetuar um estu</w:t>
      </w:r>
      <w:r w:rsidR="00D543A1">
        <w:t>do da melhor forma para</w:t>
      </w:r>
      <w:r w:rsidR="0043214C">
        <w:t xml:space="preserve"> apresentar a informação </w:t>
      </w:r>
      <w:r w:rsidR="00D543A1">
        <w:t xml:space="preserve">ao </w:t>
      </w:r>
      <w:r w:rsidR="0043214C">
        <w:t>utilizador.</w:t>
      </w:r>
    </w:p>
    <w:p w:rsidR="004B7590" w:rsidRPr="00173F88" w:rsidRDefault="0043214C" w:rsidP="0043214C">
      <w:r>
        <w:t xml:space="preserve">Em suma, e </w:t>
      </w:r>
      <w:r w:rsidR="00C1753A">
        <w:t>no âmbito</w:t>
      </w:r>
      <w:r>
        <w:t xml:space="preserve"> </w:t>
      </w:r>
      <w:r w:rsidR="00C1753A">
        <w:t>d</w:t>
      </w:r>
      <w:r>
        <w:t>os objetivos aqui definidos, pretende-se que a solução final proporcione um melhor acesso à informação nos serviços de saúde em Portugal.</w:t>
      </w:r>
    </w:p>
    <w:p w:rsidR="004B7590" w:rsidRPr="00173F88" w:rsidRDefault="004B7590" w:rsidP="004A787D">
      <w:pPr>
        <w:pStyle w:val="Heading2"/>
      </w:pPr>
      <w:bookmarkStart w:id="7" w:name="_Toc441331322"/>
      <w:bookmarkStart w:id="8" w:name="_Toc443157872"/>
      <w:r w:rsidRPr="00173F88">
        <w:t>Estrutura d</w:t>
      </w:r>
      <w:bookmarkEnd w:id="7"/>
      <w:r w:rsidR="0078202C" w:rsidRPr="00173F88">
        <w:t>o Relatório</w:t>
      </w:r>
      <w:bookmarkEnd w:id="8"/>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71491A" w:rsidRDefault="00422308" w:rsidP="0071491A">
      <w:pPr>
        <w:pStyle w:val="ListParagraph"/>
        <w:numPr>
          <w:ilvl w:val="0"/>
          <w:numId w:val="39"/>
        </w:numPr>
        <w:rPr>
          <w:color w:val="000000" w:themeColor="text1"/>
        </w:rPr>
      </w:pPr>
      <w:r w:rsidRPr="00422308">
        <w:rPr>
          <w:b/>
          <w:color w:val="000000" w:themeColor="text1"/>
        </w:rPr>
        <w:t>Capítulo 3 – Conclusões e Trabalhos futuros</w:t>
      </w:r>
      <w:r>
        <w:rPr>
          <w:color w:val="000000" w:themeColor="text1"/>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27"/>
          <w:headerReference w:type="default" r:id="rId28"/>
          <w:footerReference w:type="even" r:id="rId29"/>
          <w:footerReference w:type="default" r:id="rId30"/>
          <w:headerReference w:type="first" r:id="rId31"/>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Heading1"/>
      </w:pPr>
      <w:bookmarkStart w:id="10" w:name="_Toc441331323"/>
      <w:bookmarkStart w:id="11" w:name="_Toc443157873"/>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EC557C">
        <w:t xml:space="preserve"> Na última secção é apresentada como é feita a classificação da informação.</w:t>
      </w:r>
    </w:p>
    <w:p w:rsidR="004B7590" w:rsidRPr="00173F88" w:rsidRDefault="004B7590" w:rsidP="004A787D">
      <w:pPr>
        <w:pStyle w:val="Heading2"/>
      </w:pPr>
      <w:bookmarkStart w:id="12" w:name="_Toc441331324"/>
      <w:bookmarkStart w:id="13" w:name="_Toc443157874"/>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4" w:name="_Toc443157875"/>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t>Segundo alguns autores a RI</w:t>
      </w:r>
      <w:r w:rsidR="009F1CAB">
        <w:t xml:space="preserve"> é </w:t>
      </w:r>
      <w:r w:rsidR="00E20BA0">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002F6422">
        <w:rPr>
          <w:i/>
          <w:lang w:val="en-GB"/>
        </w:rPr>
        <w:t>.</w:t>
      </w:r>
      <w:r w:rsidRPr="00E20BA0">
        <w:rPr>
          <w:lang w:val="en-GB"/>
        </w:rPr>
        <w:t>”</w:t>
      </w:r>
      <w:r w:rsidR="002F6422">
        <w:rPr>
          <w:lang w:val="en-GB"/>
        </w:rPr>
        <w:t xml:space="preserve">, </w:t>
      </w:r>
      <w:r w:rsidR="002F6422">
        <w:rPr>
          <w:lang w:val="en-GB"/>
        </w:rPr>
        <w:fldChar w:fldCharType="begin"/>
      </w:r>
      <w:r w:rsidR="00D3304F">
        <w:rPr>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Pr>
          <w:lang w:val="en-GB"/>
        </w:rPr>
        <w:fldChar w:fldCharType="separate"/>
      </w:r>
      <w:r w:rsidR="00D3304F">
        <w:rPr>
          <w:noProof/>
          <w:lang w:val="en-GB"/>
        </w:rPr>
        <w:t xml:space="preserve">Manning, et al. </w:t>
      </w:r>
      <w:r w:rsidR="00D3304F" w:rsidRPr="002D4C14">
        <w:rPr>
          <w:noProof/>
        </w:rPr>
        <w:t>[8]</w:t>
      </w:r>
      <w:r w:rsidR="002F6422">
        <w:rPr>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essa pesquisa</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6192"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CB309F" w:rsidRPr="00721B6B" w:rsidRDefault="00CB309F" w:rsidP="00705137">
                              <w:pPr>
                                <w:pStyle w:val="Caption"/>
                                <w:jc w:val="center"/>
                                <w:rPr>
                                  <w:noProof/>
                                </w:rPr>
                              </w:pPr>
                              <w:bookmarkStart w:id="15" w:name="_Toc448482897"/>
                              <w:r>
                                <w:t xml:space="preserve">Figura </w:t>
                              </w:r>
                              <w:fldSimple w:instr=" SEQ Figura \* ARABIC ">
                                <w:r>
                                  <w:rPr>
                                    <w:noProof/>
                                  </w:rPr>
                                  <w:t>1</w:t>
                                </w:r>
                              </w:fldSimple>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619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3"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CB309F" w:rsidRPr="00721B6B" w:rsidRDefault="00CB309F" w:rsidP="00705137">
                        <w:pPr>
                          <w:pStyle w:val="Caption"/>
                          <w:jc w:val="center"/>
                          <w:rPr>
                            <w:noProof/>
                          </w:rPr>
                        </w:pPr>
                        <w:bookmarkStart w:id="16" w:name="_Toc448482897"/>
                        <w:r>
                          <w:t xml:space="preserve">Figura </w:t>
                        </w:r>
                        <w:fldSimple w:instr=" SEQ Figura \* ARABIC ">
                          <w:r>
                            <w:rPr>
                              <w:noProof/>
                            </w:rPr>
                            <w:t>1</w:t>
                          </w:r>
                        </w:fldSimple>
                        <w:r>
                          <w:t xml:space="preserve"> - Sistema RI</w:t>
                        </w:r>
                        <w:bookmarkEnd w:id="16"/>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7" w:name="_Toc443157876"/>
      <w:r>
        <w:t>Modelos Clássicos</w:t>
      </w:r>
      <w:bookmarkEnd w:id="17"/>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orma a fornecer ao utilizador a informação que este precisa</w:t>
      </w:r>
      <w:r w:rsidR="00537A06">
        <w:t>, por exemplo: “</w:t>
      </w:r>
      <w:r w:rsidR="00537A06" w:rsidRPr="00537A06">
        <w:t>president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266750" w:rsidRDefault="00C1364F" w:rsidP="00266750">
      <w:r>
        <w:t xml:space="preserve">No modelo vetorial os documentos </w:t>
      </w:r>
      <w:r w:rsidR="00C3100C">
        <w:t xml:space="preserve">e as </w:t>
      </w:r>
      <w:r w:rsidR="00C3100C" w:rsidRPr="00C3100C">
        <w:rPr>
          <w:i/>
        </w:rPr>
        <w:t>queries</w:t>
      </w:r>
      <w:r w:rsidR="00C3100C">
        <w:t xml:space="preserve"> </w:t>
      </w:r>
      <w:r>
        <w:t>são representados por vetores</w:t>
      </w:r>
      <w:r w:rsidR="000E5C2C">
        <w:t xml:space="preserve"> </w:t>
      </w:r>
      <w:r w:rsidR="00A377B8">
        <w:t xml:space="preserve">de termos que têm um peso associado. </w:t>
      </w:r>
      <w:r w:rsidR="00266750">
        <w:t xml:space="preserve">Este peso não é binário de forma a não limitar os resultados da pesquisa (como é feito no modelo booleano). Cada peso, associado ao respetivo termo, </w:t>
      </w:r>
      <w:r w:rsidR="000D493E">
        <w:t>é usado para</w:t>
      </w:r>
      <w:r w:rsidR="00266750">
        <w:t xml:space="preserve"> calcular o grau de similaridade entre cada documento de uma coleção</w:t>
      </w:r>
      <w:r w:rsidR="000D493E">
        <w:t xml:space="preserve"> e a </w:t>
      </w:r>
      <w:r w:rsidR="000D493E" w:rsidRPr="000D493E">
        <w:rPr>
          <w:i/>
        </w:rPr>
        <w:t>query</w:t>
      </w:r>
      <w:r w:rsidR="002F1EBB">
        <w:t>.</w:t>
      </w:r>
      <w:r w:rsidR="005F125B">
        <w:t xml:space="preserve"> De uma forma mais detalhada, o peso referido especifica o tamanho e a direção do vetor e a simila</w:t>
      </w:r>
      <w:r w:rsidR="00DA1BF1">
        <w:t>ridade é calculada com base no â</w:t>
      </w:r>
      <w:r w:rsidR="005F125B">
        <w:t xml:space="preserve">ngulo entre os dois vetores, da </w:t>
      </w:r>
      <w:r w:rsidR="005F125B" w:rsidRPr="005F125B">
        <w:rPr>
          <w:i/>
        </w:rPr>
        <w:t>query</w:t>
      </w:r>
      <w:r w:rsidR="005F125B">
        <w:t xml:space="preserve"> e do </w:t>
      </w:r>
      <w:r w:rsidR="005F125B" w:rsidRPr="00831275">
        <w:t>documento</w:t>
      </w:r>
      <w:r w:rsidR="00831275">
        <w:t xml:space="preserve"> </w:t>
      </w:r>
      <w:r w:rsidR="00831275">
        <w:fldChar w:fldCharType="begin"/>
      </w:r>
      <w:r w:rsidR="00D3304F">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fldChar w:fldCharType="separate"/>
      </w:r>
      <w:r w:rsidR="00D3304F">
        <w:rPr>
          <w:noProof/>
        </w:rPr>
        <w:t>[11]</w:t>
      </w:r>
      <w:r w:rsidR="00831275">
        <w:fldChar w:fldCharType="end"/>
      </w:r>
      <w:r w:rsidR="00831275">
        <w:t>.</w:t>
      </w:r>
    </w:p>
    <w:p w:rsidR="00090475" w:rsidRDefault="00837971" w:rsidP="00813DCE">
      <w:r>
        <w:t xml:space="preserve">O modelo vetorial foi criado com o objetivo de eliminar a maioria dos problemas associados ao léxico, em particular, uma vez que existem palavras com diferentes </w:t>
      </w:r>
      <w:r w:rsidRPr="00DA1BF1">
        <w:rPr>
          <w:highlight w:val="red"/>
        </w:rPr>
        <w:t>significados (dependentes</w:t>
      </w:r>
      <w:r>
        <w:t xml:space="preserve"> </w:t>
      </w:r>
      <w:r>
        <w:lastRenderedPageBreak/>
        <w:t>do contexto), é difícil</w:t>
      </w:r>
      <w:r w:rsidR="00090475">
        <w:t xml:space="preserve"> </w:t>
      </w:r>
      <w:r>
        <w:t>diferenciar dois documentos que partilham a mesma palavra</w:t>
      </w:r>
      <w:r w:rsidR="00090475">
        <w:t>. Além disto, existem diversas formas de representar um conceito com base em sinónimos. No entanto, técnicas baseadas no léxico não apresentariam resultados com sinónimos da palavra pesquisada ou, no pior caso, nem apresentaria resultados.</w:t>
      </w:r>
    </w:p>
    <w:p w:rsidR="00117C75" w:rsidRDefault="00461A46" w:rsidP="00117C75">
      <w:r>
        <w:t xml:space="preserve">Este modelo, ao efetuar o cálculo da similaridade entre as </w:t>
      </w:r>
      <w:r w:rsidRPr="00461A46">
        <w:rPr>
          <w:i/>
        </w:rPr>
        <w:t>queries</w:t>
      </w:r>
      <w:r>
        <w:t xml:space="preserve"> e os documentos, permite a existência de resultados ordenados de acordo com a medida de similaridade usada, ou seja,</w:t>
      </w:r>
      <w:r w:rsidR="00090475">
        <w:t xml:space="preserve"> </w:t>
      </w:r>
      <w:r>
        <w:t xml:space="preserve">utiliza </w:t>
      </w:r>
      <w:r w:rsidRPr="00461A46">
        <w:rPr>
          <w:i/>
        </w:rPr>
        <w:t>rankings</w:t>
      </w:r>
      <w:r w:rsidR="00C47895">
        <w:t xml:space="preserve"> fornecendo, desta forma, mel</w:t>
      </w:r>
      <w:r w:rsidR="002767E7">
        <w:t>hores resultados em termos contex</w:t>
      </w:r>
      <w:r w:rsidR="00C47895">
        <w:t>tuais para o utilizador.</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Robertson e K. Sparck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8" w:name="_Toc443157877"/>
      <w:r>
        <w:t>Modelos Estruturados</w:t>
      </w:r>
      <w:bookmarkEnd w:id="18"/>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r w:rsidRPr="00BB7A58">
        <w:rPr>
          <w:i/>
        </w:rPr>
        <w:t>query</w:t>
      </w:r>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Pr="00967011" w:rsidRDefault="009B505C" w:rsidP="003F6225">
      <w:pPr>
        <w:pStyle w:val="BodyText"/>
      </w:pPr>
    </w:p>
    <w:p w:rsidR="00C85DFF" w:rsidRDefault="00BB7A58" w:rsidP="00C85DFF">
      <w:pPr>
        <w:pStyle w:val="BodyText"/>
        <w:rPr>
          <w:b/>
        </w:rPr>
      </w:pPr>
      <w:r>
        <w:rPr>
          <w:b/>
        </w:rPr>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listas não sobrepostas foi proposto por Burkowski</w:t>
      </w:r>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0E2538">
        <w:t>em regiões não sovrepostas</w:t>
      </w:r>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9" w:name="_Toc443157878"/>
      <w:bookmarkStart w:id="20" w:name="_Toc441331328"/>
      <w:r w:rsidRPr="00173F88">
        <w:t>Indexação</w:t>
      </w:r>
      <w:bookmarkEnd w:id="19"/>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BodyText"/>
      </w:pPr>
      <w:r w:rsidRPr="00173F88">
        <w:lastRenderedPageBreak/>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r w:rsidRPr="00B42084">
        <w:rPr>
          <w:b/>
          <w:i/>
        </w:rPr>
        <w:t>Stemming</w:t>
      </w:r>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r w:rsidRPr="00B42084">
        <w:rPr>
          <w:b/>
          <w:i/>
        </w:rPr>
        <w:t>Stopwords</w:t>
      </w:r>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lastRenderedPageBreak/>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Heading3"/>
      </w:pPr>
      <w:bookmarkStart w:id="21" w:name="_Toc443157879"/>
      <w:r w:rsidRPr="00173F88">
        <w:t>Apache Lucene</w:t>
      </w:r>
      <w:bookmarkEnd w:id="21"/>
    </w:p>
    <w:p w:rsidR="00704FDA" w:rsidRPr="00173F88" w:rsidRDefault="00DC7B77" w:rsidP="00704FDA">
      <w:pPr>
        <w:pStyle w:val="BodyText"/>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r w:rsidRPr="00F81825">
        <w:rPr>
          <w:i/>
        </w:rPr>
        <w:t>Lucene</w:t>
      </w:r>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52096" behindDoc="0" locked="0" layoutInCell="1" allowOverlap="1" wp14:anchorId="6BA2A734" wp14:editId="59F56C33">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4"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CB309F" w:rsidRPr="00926EEE" w:rsidRDefault="00CB309F" w:rsidP="00705137">
                              <w:pPr>
                                <w:pStyle w:val="Caption"/>
                                <w:jc w:val="center"/>
                              </w:pPr>
                              <w:bookmarkStart w:id="22" w:name="_Toc448482898"/>
                              <w:r>
                                <w:t xml:space="preserve">Figura </w:t>
                              </w:r>
                              <w:fldSimple w:instr=" SEQ Figura \* ARABIC ">
                                <w:r>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A2A734" id="Grupo 8" o:spid="_x0000_s1029" style="position:absolute;left:0;text-align:left;margin-left:0;margin-top:48.8pt;width:392.25pt;height:350.75pt;z-index:25165209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35"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B309F" w:rsidRPr="00926EEE" w:rsidRDefault="00CB309F" w:rsidP="00705137">
                        <w:pPr>
                          <w:pStyle w:val="Caption"/>
                          <w:jc w:val="center"/>
                        </w:pPr>
                        <w:bookmarkStart w:id="23" w:name="_Toc448482898"/>
                        <w:r>
                          <w:t xml:space="preserve">Figura </w:t>
                        </w:r>
                        <w:fldSimple w:instr=" SEQ Figura \* ARABIC ">
                          <w:r>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r w:rsidRPr="00095C7F">
        <w:rPr>
          <w:b/>
        </w:rPr>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BodyText"/>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4" w:name="_Toc443157880"/>
      <w:r w:rsidR="00D226E0" w:rsidRPr="00173F88">
        <w:t xml:space="preserve">Apache </w:t>
      </w:r>
      <w:r w:rsidR="00704FDA" w:rsidRPr="00173F88">
        <w:t>Solr</w:t>
      </w:r>
      <w:bookmarkEnd w:id="24"/>
    </w:p>
    <w:p w:rsidR="00EA6495" w:rsidRDefault="002759F2" w:rsidP="00EA6495">
      <w:pPr>
        <w:pStyle w:val="BodyText"/>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BodyText"/>
        <w:numPr>
          <w:ilvl w:val="0"/>
          <w:numId w:val="33"/>
        </w:numPr>
      </w:pPr>
      <w:r>
        <w:t xml:space="preserve">Fácil extensão através de </w:t>
      </w:r>
      <w:r w:rsidRPr="00AE603F">
        <w:rPr>
          <w:i/>
        </w:rPr>
        <w:t>plugins</w:t>
      </w:r>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Apache Tika</w:t>
      </w:r>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5" w:name="_Toc443157881"/>
      <w:r>
        <w:t>E</w:t>
      </w:r>
      <w:r w:rsidR="00F15D84">
        <w:t>lasticS</w:t>
      </w:r>
      <w:r>
        <w:t>earch</w:t>
      </w:r>
      <w:bookmarkEnd w:id="25"/>
    </w:p>
    <w:p w:rsidR="00704FDA" w:rsidRDefault="00F15D84" w:rsidP="00704FDA">
      <w:pPr>
        <w:pStyle w:val="BodyText"/>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BodyText"/>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6" w:name="_Toc443157882"/>
      <w:r>
        <w:t>Sphinx Search</w:t>
      </w:r>
      <w:bookmarkEnd w:id="26"/>
    </w:p>
    <w:p w:rsidR="00D62AB1" w:rsidRDefault="00252807" w:rsidP="007C7B49">
      <w:pPr>
        <w:pStyle w:val="BodyText"/>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6432" behindDoc="0" locked="0" layoutInCell="1" allowOverlap="1" wp14:anchorId="3744D98A" wp14:editId="675A4405">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CB309F" w:rsidRPr="007E37E0" w:rsidRDefault="00CB309F" w:rsidP="00705137">
                              <w:pPr>
                                <w:pStyle w:val="Caption"/>
                                <w:jc w:val="center"/>
                                <w:rPr>
                                  <w:noProof/>
                                </w:rPr>
                              </w:pPr>
                              <w:bookmarkStart w:id="27" w:name="_Toc448482899"/>
                              <w:r>
                                <w:t xml:space="preserve">Figura </w:t>
                              </w:r>
                              <w:fldSimple w:instr=" SEQ Figura \* ARABIC ">
                                <w:r>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44D98A" id="Grupo 12" o:spid="_x0000_s1032" style="position:absolute;left:0;text-align:left;margin-left:0;margin-top:38.2pt;width:286.55pt;height:352.25pt;z-index:25166643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37"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CB309F" w:rsidRPr="007E37E0" w:rsidRDefault="00CB309F" w:rsidP="00705137">
                        <w:pPr>
                          <w:pStyle w:val="Caption"/>
                          <w:jc w:val="center"/>
                          <w:rPr>
                            <w:noProof/>
                          </w:rPr>
                        </w:pPr>
                        <w:bookmarkStart w:id="28" w:name="_Toc448482899"/>
                        <w:r>
                          <w:t xml:space="preserve">Figura </w:t>
                        </w:r>
                        <w:fldSimple w:instr=" SEQ Figura \* ARABIC ">
                          <w:r>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lastRenderedPageBreak/>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MySQL, PostgreSQL, Oracle, SQLite, etc)</w:t>
      </w:r>
      <w:r>
        <w:t>;</w:t>
      </w:r>
    </w:p>
    <w:p w:rsidR="007C7B49" w:rsidRDefault="007C7B49" w:rsidP="007C7B49">
      <w:pPr>
        <w:pStyle w:val="BodyText"/>
        <w:numPr>
          <w:ilvl w:val="0"/>
          <w:numId w:val="34"/>
        </w:numPr>
      </w:pPr>
      <w:r>
        <w:t>Indexação de base de dados NoSQL;</w:t>
      </w:r>
    </w:p>
    <w:p w:rsidR="007C7B49" w:rsidRDefault="00880E26" w:rsidP="007C7B49">
      <w:pPr>
        <w:pStyle w:val="BodyText"/>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9" w:name="_Toc443157883"/>
      <w:r>
        <w:t>Análise</w:t>
      </w:r>
      <w:r w:rsidR="007736AE">
        <w:t xml:space="preserve"> </w:t>
      </w:r>
      <w:r w:rsidR="00644CCF">
        <w:t>Tecnológica</w:t>
      </w:r>
      <w:bookmarkEnd w:id="29"/>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r w:rsidRPr="00EF5924">
              <w:rPr>
                <w:b/>
              </w:rPr>
              <w:t>Solr</w:t>
            </w:r>
          </w:p>
        </w:tc>
        <w:tc>
          <w:tcPr>
            <w:tcW w:w="2835" w:type="dxa"/>
            <w:gridSpan w:val="2"/>
          </w:tcPr>
          <w:p w:rsidR="00756AD1" w:rsidRPr="00EF5924" w:rsidRDefault="00BA5766" w:rsidP="0014794F">
            <w:pPr>
              <w:pStyle w:val="BodyText"/>
              <w:ind w:firstLine="0"/>
              <w:jc w:val="center"/>
              <w:rPr>
                <w:b/>
              </w:rPr>
            </w:pPr>
            <w:r w:rsidRPr="00EF5924">
              <w:rPr>
                <w:b/>
              </w:rPr>
              <w:t>ElasticSearch</w:t>
            </w:r>
          </w:p>
        </w:tc>
        <w:tc>
          <w:tcPr>
            <w:tcW w:w="2119" w:type="dxa"/>
          </w:tcPr>
          <w:p w:rsidR="00756AD1" w:rsidRPr="00EF5924" w:rsidRDefault="00BA5766" w:rsidP="0014794F">
            <w:pPr>
              <w:pStyle w:val="BodyText"/>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0D5A71"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0D5A71"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JDBC, CSV, XML, Tika</w:t>
            </w:r>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Apache License</w:t>
            </w:r>
            <w:r w:rsidRPr="00DA34DD">
              <w:t xml:space="preserve"> 2.0</w:t>
            </w:r>
          </w:p>
        </w:tc>
        <w:tc>
          <w:tcPr>
            <w:tcW w:w="2819" w:type="dxa"/>
          </w:tcPr>
          <w:p w:rsidR="0005733F" w:rsidRDefault="00DA34DD" w:rsidP="00756AD1">
            <w:pPr>
              <w:pStyle w:val="BodyText"/>
              <w:keepNext/>
              <w:ind w:firstLine="0"/>
            </w:pPr>
            <w:r w:rsidRPr="00141878">
              <w:rPr>
                <w:i/>
              </w:rPr>
              <w:t>Apache License</w:t>
            </w:r>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30" w:name="_Toc443157759"/>
      <w:r>
        <w:t xml:space="preserve">Tabela </w:t>
      </w:r>
      <w:fldSimple w:instr=" SEQ Tabela \* ARABIC ">
        <w:r w:rsidR="00205DD7">
          <w:rPr>
            <w:noProof/>
          </w:rPr>
          <w:t>1</w:t>
        </w:r>
      </w:fldSimple>
      <w:r>
        <w:t xml:space="preserve"> - </w:t>
      </w:r>
      <w:r w:rsidRPr="00F0075D">
        <w:t>Comparação entre SOLR, ElasticSearch e Sphinx Search</w:t>
      </w:r>
      <w:bookmarkEnd w:id="30"/>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 A</w:t>
      </w:r>
      <w:r w:rsidR="00141878">
        <w:t xml:space="preserve">pach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72576" behindDoc="0" locked="0" layoutInCell="1" allowOverlap="1" wp14:anchorId="0CF05933" wp14:editId="7B9AA3C9">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38"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CB309F" w:rsidRPr="007F7F22" w:rsidRDefault="00CB309F" w:rsidP="001B13DC">
                              <w:pPr>
                                <w:pStyle w:val="Caption"/>
                                <w:rPr>
                                  <w:noProof/>
                                </w:rPr>
                              </w:pPr>
                              <w:bookmarkStart w:id="31" w:name="_Toc44848290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39"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CF05933" id="Grupo 21" o:spid="_x0000_s1035" style="position:absolute;left:0;text-align:left;margin-left:0;margin-top:.5pt;width:415.85pt;height:134pt;z-index:25167257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0"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CB309F" w:rsidRPr="007F7F22" w:rsidRDefault="00CB309F" w:rsidP="001B13DC">
                        <w:pPr>
                          <w:pStyle w:val="Caption"/>
                          <w:rPr>
                            <w:noProof/>
                          </w:rPr>
                        </w:pPr>
                        <w:bookmarkStart w:id="32" w:name="_Toc448482900"/>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1"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alguns autores </w:t>
      </w:r>
      <w:r w:rsidR="006C6FD5" w:rsidRPr="000C67ED">
        <w:rPr>
          <w:lang w:val="en-GB"/>
        </w:rPr>
        <w:t xml:space="preserve">tanto uma </w:t>
      </w:r>
      <w:r w:rsidR="000F0B86" w:rsidRPr="000C67ED">
        <w:rPr>
          <w:lang w:val="en-GB"/>
        </w:rPr>
        <w:t>como outra</w:t>
      </w:r>
      <w:r w:rsidR="003615B7" w:rsidRPr="000C67ED">
        <w:rPr>
          <w:lang w:val="en-GB"/>
        </w:rPr>
        <w:t xml:space="preserve"> merecem atenção</w:t>
      </w:r>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esta ferramenta.</w:t>
      </w:r>
    </w:p>
    <w:p w:rsidR="00B404AA" w:rsidRPr="00173F88" w:rsidRDefault="00B04D56" w:rsidP="00B404AA">
      <w:pPr>
        <w:pStyle w:val="Heading2"/>
      </w:pPr>
      <w:bookmarkStart w:id="33" w:name="_Toc443157884"/>
      <w:r>
        <w:t>Classificação</w:t>
      </w:r>
      <w:bookmarkEnd w:id="33"/>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4" w:name="_Toc443157885"/>
      <w:r>
        <w:t>Relações Hierárquicas</w:t>
      </w:r>
      <w:bookmarkEnd w:id="34"/>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BodyText"/>
        <w:numPr>
          <w:ilvl w:val="0"/>
          <w:numId w:val="38"/>
        </w:numPr>
      </w:pPr>
      <w:r>
        <w:t>Classificação mono-hierárquica</w:t>
      </w:r>
      <w:r w:rsidR="008E4A23">
        <w:t>: um conceito só pode ter um pai na hierarquia;</w:t>
      </w:r>
    </w:p>
    <w:p w:rsidR="00523438" w:rsidRPr="009B6D1E" w:rsidRDefault="003A2249" w:rsidP="00523438">
      <w:pPr>
        <w:pStyle w:val="BodyText"/>
        <w:numPr>
          <w:ilvl w:val="0"/>
          <w:numId w:val="38"/>
        </w:numPr>
      </w:pPr>
      <w:r>
        <w:t>Classificação poly-hierárquica</w:t>
      </w:r>
      <w:r w:rsidR="008E4A23">
        <w:t>: um conceito pode ter vários pais na hierarquia.</w:t>
      </w:r>
    </w:p>
    <w:p w:rsidR="009B6D1E" w:rsidRDefault="001D7CC5" w:rsidP="00B404AA">
      <w:pPr>
        <w:pStyle w:val="BodyText"/>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BodyText"/>
      </w:pPr>
    </w:p>
    <w:p w:rsidR="0093057F" w:rsidRPr="000C67ED" w:rsidRDefault="0093057F" w:rsidP="0093057F">
      <w:pPr>
        <w:pStyle w:val="BodyText"/>
      </w:pPr>
      <w:r w:rsidRPr="0093057F">
        <w:rPr>
          <w:lang w:val="en-GB"/>
        </w:rPr>
        <w:t>“Several disjoint monohierarchic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5" w:name="_Toc443157886"/>
      <w:r>
        <w:t>UMLS</w:t>
      </w:r>
      <w:bookmarkEnd w:id="35"/>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BodyText"/>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Lexicon and Lexical Tools </w:t>
      </w:r>
      <w:r w:rsidRPr="000B4117">
        <w:t>que consiste no processamento de linguagem natural</w:t>
      </w:r>
      <w:r>
        <w:t>.</w:t>
      </w:r>
    </w:p>
    <w:p w:rsidR="00BC41B8" w:rsidRDefault="00D3598C" w:rsidP="00607251">
      <w:pPr>
        <w:pStyle w:val="BodyText"/>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74624" behindDoc="0" locked="0" layoutInCell="1" allowOverlap="1" wp14:anchorId="768A40F0" wp14:editId="30EA3F2F">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2"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CB309F" w:rsidRPr="002B2B35" w:rsidRDefault="00CB309F" w:rsidP="00607251">
                              <w:pPr>
                                <w:pStyle w:val="Caption"/>
                                <w:jc w:val="center"/>
                                <w:rPr>
                                  <w:noProof/>
                                </w:rPr>
                              </w:pPr>
                              <w:bookmarkStart w:id="36" w:name="_Toc448482901"/>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8A40F0" id="Grupo 16" o:spid="_x0000_s1039" style="position:absolute;left:0;text-align:left;margin-left:0;margin-top:23.2pt;width:437.05pt;height:331.25pt;z-index:25167462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3"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CB309F" w:rsidRPr="002B2B35" w:rsidRDefault="00CB309F" w:rsidP="00607251">
                        <w:pPr>
                          <w:pStyle w:val="Caption"/>
                          <w:jc w:val="center"/>
                          <w:rPr>
                            <w:noProof/>
                          </w:rPr>
                        </w:pPr>
                        <w:bookmarkStart w:id="37" w:name="_Toc448482901"/>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Caption"/>
        <w:jc w:val="center"/>
        <w:rPr>
          <w:noProof/>
        </w:rPr>
      </w:pPr>
      <w:bookmarkStart w:id="38" w:name="_Toc443157760"/>
      <w:r>
        <w:t xml:space="preserve">Tabela </w:t>
      </w:r>
      <w:fldSimple w:instr=" SEQ Tabela \* ARABIC ">
        <w:r w:rsidR="00205DD7">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8"/>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4"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A86CCF" w:rsidRDefault="00A86CCF" w:rsidP="006C3815"/>
    <w:p w:rsidR="006C3815" w:rsidRDefault="006C3815" w:rsidP="006C3815"/>
    <w:p w:rsidR="006C3815" w:rsidRDefault="006C3815" w:rsidP="006C3815">
      <w:pPr>
        <w:rPr>
          <w:b/>
        </w:rPr>
      </w:pPr>
      <w:r w:rsidRPr="006C3815">
        <w:rPr>
          <w:b/>
        </w:rPr>
        <w:t>MeSH</w:t>
      </w:r>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8720" behindDoc="0" locked="0" layoutInCell="1" allowOverlap="1" wp14:anchorId="2586BBA0" wp14:editId="3CD8C2E4">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45">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CB309F" w:rsidRPr="00092340" w:rsidRDefault="00CB309F" w:rsidP="008F32A4">
                              <w:pPr>
                                <w:pStyle w:val="Caption"/>
                                <w:jc w:val="center"/>
                                <w:rPr>
                                  <w:noProof/>
                                </w:rPr>
                              </w:pPr>
                              <w:bookmarkStart w:id="39" w:name="_Toc448482902"/>
                              <w:r>
                                <w:t xml:space="preserve">Figura </w:t>
                              </w:r>
                              <w:fldSimple w:instr=" SEQ Figura \* ARABIC ">
                                <w:r>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86BBA0" id="Grupo 18" o:spid="_x0000_s1042" style="position:absolute;left:0;text-align:left;margin-left:65.7pt;margin-top:40.85pt;width:294pt;height:285.5pt;z-index:251678720"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46"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CB309F" w:rsidRPr="00092340" w:rsidRDefault="00CB309F" w:rsidP="008F32A4">
                        <w:pPr>
                          <w:pStyle w:val="Caption"/>
                          <w:jc w:val="center"/>
                          <w:rPr>
                            <w:noProof/>
                          </w:rPr>
                        </w:pPr>
                        <w:bookmarkStart w:id="40" w:name="_Toc448482902"/>
                        <w:r>
                          <w:t xml:space="preserve">Figura </w:t>
                        </w:r>
                        <w:fldSimple w:instr=" SEQ Figura \* ARABIC ">
                          <w:r>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hierárquica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Pr="00C1338E" w:rsidRDefault="004C7DA7" w:rsidP="00542311">
      <w:r>
        <w:t>Com a ajuda destas hierarquias pretende-se que o resultado de uma pesquisa por parte do utilizador venha associado a um maior valor no contexto clínico.</w:t>
      </w:r>
    </w:p>
    <w:p w:rsidR="004B7590" w:rsidRPr="007B53B3" w:rsidRDefault="004B7590" w:rsidP="004A787D">
      <w:pPr>
        <w:pStyle w:val="Heading2"/>
      </w:pPr>
      <w:bookmarkStart w:id="41" w:name="_Toc443157887"/>
      <w:r w:rsidRPr="007B53B3">
        <w:t>Resumo</w:t>
      </w:r>
      <w:bookmarkEnd w:id="20"/>
      <w:bookmarkEnd w:id="41"/>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w:t>
      </w:r>
      <w:r w:rsidR="00CB748B">
        <w:lastRenderedPageBreak/>
        <w:t xml:space="preserve">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CB748B" w:rsidRDefault="0079422F" w:rsidP="00CB748B">
      <w:r>
        <w:t xml:space="preserve">Concluindo este capítulo, é possível afirmar que </w:t>
      </w:r>
      <w:r w:rsidR="00CB748B">
        <w:t xml:space="preserve">os métodos referidos </w:t>
      </w:r>
      <w:r w:rsidR="00B803ED">
        <w:t xml:space="preserve">anteriormente permitem que a pesquisa de termos clínicos seja apresentada ao utilizador de forma </w:t>
      </w:r>
      <w:r>
        <w:t>ordenada</w:t>
      </w:r>
      <w:r w:rsidR="00437420">
        <w:t>,</w:t>
      </w:r>
      <w:r>
        <w:t xml:space="preserve"> de acordo com a relevância, apresentado, por isso, informação mais importante e com maior utilidade </w:t>
      </w:r>
      <w:r w:rsidR="008D5BB7">
        <w:t xml:space="preserve">e valor </w:t>
      </w:r>
      <w:r>
        <w:t>para o ut</w:t>
      </w:r>
      <w:r w:rsidR="00437420">
        <w:t>i</w:t>
      </w:r>
      <w:r>
        <w:t>lizador</w:t>
      </w:r>
      <w:r w:rsidR="00B803ED">
        <w:t>.</w:t>
      </w:r>
    </w:p>
    <w:p w:rsidR="00CB748B" w:rsidRDefault="00CB748B" w:rsidP="00E83341"/>
    <w:p w:rsidR="00CB748B" w:rsidRPr="00EF29B2" w:rsidRDefault="00CB748B" w:rsidP="00E83341">
      <w:pPr>
        <w:sectPr w:rsidR="00CB748B" w:rsidRPr="00EF29B2" w:rsidSect="00314E43">
          <w:headerReference w:type="even" r:id="rId47"/>
          <w:headerReference w:type="default" r:id="rId48"/>
          <w:footerReference w:type="even" r:id="rId49"/>
          <w:footerReference w:type="default" r:id="rId50"/>
          <w:headerReference w:type="first" r:id="rId51"/>
          <w:type w:val="oddPage"/>
          <w:pgSz w:w="11905" w:h="16837"/>
          <w:pgMar w:top="1701" w:right="1701" w:bottom="1701" w:left="1701" w:header="1134" w:footer="1134" w:gutter="0"/>
          <w:cols w:space="720"/>
          <w:formProt w:val="0"/>
          <w:titlePg/>
          <w:docGrid w:linePitch="299"/>
        </w:sectPr>
      </w:pPr>
    </w:p>
    <w:p w:rsidR="00533B73" w:rsidRPr="00173F88" w:rsidRDefault="00533B73" w:rsidP="004A787D">
      <w:pPr>
        <w:pStyle w:val="Heading1Before"/>
      </w:pPr>
      <w:bookmarkStart w:id="42" w:name="Ref_cap3"/>
      <w:bookmarkStart w:id="43" w:name="Ref_cap5"/>
      <w:bookmarkEnd w:id="42"/>
      <w:bookmarkEnd w:id="43"/>
      <w:r w:rsidRPr="00173F88">
        <w:t>Capítulo 5</w:t>
      </w:r>
    </w:p>
    <w:p w:rsidR="004B7590" w:rsidRPr="00173F88" w:rsidRDefault="004B7590" w:rsidP="004A787D">
      <w:pPr>
        <w:pStyle w:val="Heading1"/>
      </w:pPr>
      <w:bookmarkStart w:id="44" w:name="_Toc441331329"/>
      <w:bookmarkStart w:id="45" w:name="_Toc443157888"/>
      <w:r w:rsidRPr="00173F88">
        <w:t>Conclusões e Trabalho Futuro</w:t>
      </w:r>
      <w:bookmarkEnd w:id="44"/>
      <w:bookmarkEnd w:id="45"/>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46" w:name="_Toc441331330"/>
      <w:bookmarkStart w:id="47" w:name="_Toc443157889"/>
      <w:r w:rsidRPr="00173F88">
        <w:t xml:space="preserve">Satisfação dos </w:t>
      </w:r>
      <w:bookmarkEnd w:id="46"/>
      <w:r w:rsidR="00DF44B1" w:rsidRPr="00173F88">
        <w:t>Objetivos</w:t>
      </w:r>
      <w:bookmarkEnd w:id="47"/>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lastRenderedPageBreak/>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48" w:name="_Toc441331331"/>
      <w:bookmarkStart w:id="49" w:name="_Toc443157890"/>
      <w:r w:rsidRPr="00173F88">
        <w:t>Trabalho Futuro</w:t>
      </w:r>
      <w:bookmarkEnd w:id="48"/>
      <w:bookmarkEnd w:id="49"/>
    </w:p>
    <w:p w:rsidR="00EF54CD" w:rsidRDefault="00700E93" w:rsidP="00EF54CD">
      <w:pPr>
        <w:pStyle w:val="BodyText"/>
      </w:pPr>
      <w:r>
        <w:rPr>
          <w:noProof/>
          <w:lang w:eastAsia="pt-PT"/>
        </w:rPr>
        <mc:AlternateContent>
          <mc:Choice Requires="wpg">
            <w:drawing>
              <wp:anchor distT="0" distB="0" distL="114300" distR="114300" simplePos="0" relativeHeight="251682816"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CB309F" w:rsidRPr="00535495" w:rsidRDefault="00CB309F" w:rsidP="00700E93">
                              <w:pPr>
                                <w:pStyle w:val="Caption"/>
                                <w:jc w:val="center"/>
                                <w:rPr>
                                  <w:noProof/>
                                </w:rPr>
                              </w:pPr>
                              <w:bookmarkStart w:id="50" w:name="_Toc448482903"/>
                              <w:r>
                                <w:t xml:space="preserve">Figura </w:t>
                              </w:r>
                              <w:fldSimple w:instr=" SEQ Figura \* ARABIC ">
                                <w:r>
                                  <w:rPr>
                                    <w:noProof/>
                                  </w:rPr>
                                  <w:t>7</w:t>
                                </w:r>
                              </w:fldSimple>
                              <w:r>
                                <w:t xml:space="preserve"> - Planeament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45" style="position:absolute;left:0;text-align:left;margin-left:-8.55pt;margin-top:65.3pt;width:433pt;height:287pt;z-index:251682816"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L27JfbOAwAA3Q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46"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53" o:title=""/>
                  <v:path arrowok="t"/>
                </v:shape>
                <v:shape id="Caixa de texto 22" o:spid="_x0000_s1047"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CB309F" w:rsidRPr="00535495" w:rsidRDefault="00CB309F" w:rsidP="00700E93">
                        <w:pPr>
                          <w:pStyle w:val="Caption"/>
                          <w:jc w:val="center"/>
                          <w:rPr>
                            <w:noProof/>
                          </w:rPr>
                        </w:pPr>
                        <w:bookmarkStart w:id="51" w:name="_Toc448482903"/>
                        <w:r>
                          <w:t xml:space="preserve">Figura </w:t>
                        </w:r>
                        <w:fldSimple w:instr=" SEQ Figura \* ARABIC ">
                          <w:r>
                            <w:rPr>
                              <w:noProof/>
                            </w:rPr>
                            <w:t>7</w:t>
                          </w:r>
                        </w:fldSimple>
                        <w:r>
                          <w:t xml:space="preserve"> - Planeamento</w:t>
                        </w:r>
                        <w:bookmarkEnd w:id="51"/>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r w:rsidRPr="0026599B">
        <w:rPr>
          <w:i/>
        </w:rPr>
        <w:t>software</w:t>
      </w:r>
      <w:r>
        <w:t xml:space="preserve"> com o objetivo de garantir a estabilidade da aplicação. Nas mesmas duas semanas em que serão realizados os testes pretende-se ainda que seja feita uma avaliação ao projeto, ou seja, uma avaliação que </w:t>
      </w:r>
      <w:r>
        <w:lastRenderedPageBreak/>
        <w:t>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54"/>
          <w:headerReference w:type="default" r:id="rId55"/>
          <w:footerReference w:type="even" r:id="rId56"/>
          <w:footerReference w:type="default" r:id="rId57"/>
          <w:headerReference w:type="first" r:id="rId58"/>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76651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52" w:name="_Toc441331332"/>
      <w:bookmarkStart w:id="53" w:name="_Toc443157891"/>
      <w:r w:rsidRPr="00173F88">
        <w:t>Referências</w:t>
      </w:r>
      <w:bookmarkEnd w:id="52"/>
      <w:bookmarkEnd w:id="53"/>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59"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60"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61"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62"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lastRenderedPageBreak/>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63"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Proceedings/the... Annual Symposium on 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64" w:history="1">
        <w:r w:rsidRPr="002D4C14">
          <w:rPr>
            <w:rStyle w:val="Hyperlink"/>
          </w:rPr>
          <w:t>http://www.cdc.gov/nchs/icd/icd9cm.htm</w:t>
        </w:r>
      </w:hyperlink>
    </w:p>
    <w:p w:rsidR="00B23002" w:rsidRPr="00173F88" w:rsidRDefault="00B23002" w:rsidP="00B23002">
      <w:pPr>
        <w:pStyle w:val="BodyText"/>
      </w:pPr>
      <w:r w:rsidRPr="00173F88">
        <w:fldChar w:fldCharType="end"/>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48B6" w:rsidRDefault="00C048B6" w:rsidP="00321FA1">
      <w:r>
        <w:separator/>
      </w:r>
    </w:p>
  </w:endnote>
  <w:endnote w:type="continuationSeparator" w:id="0">
    <w:p w:rsidR="00C048B6" w:rsidRDefault="00C048B6"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CB309F" w:rsidRDefault="00CB309F">
        <w:pPr>
          <w:pStyle w:val="Footer"/>
          <w:jc w:val="center"/>
        </w:pPr>
        <w:r>
          <w:fldChar w:fldCharType="begin"/>
        </w:r>
        <w:r>
          <w:instrText>PAGE   \* MERGEFORMAT</w:instrText>
        </w:r>
        <w:r>
          <w:fldChar w:fldCharType="separate"/>
        </w:r>
        <w:r w:rsidR="000D5A71">
          <w:rPr>
            <w:noProof/>
          </w:rPr>
          <w:t>3</w:t>
        </w:r>
        <w:r>
          <w:fldChar w:fldCharType="end"/>
        </w:r>
      </w:p>
    </w:sdtContent>
  </w:sdt>
  <w:p w:rsidR="00CB309F" w:rsidRDefault="00CB309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direita"/>
    </w:pPr>
    <w:r>
      <w:tab/>
    </w:r>
    <w:r>
      <w:fldChar w:fldCharType="begin"/>
    </w:r>
    <w:r>
      <w:instrText xml:space="preserve"> PAGE </w:instrText>
    </w:r>
    <w:r>
      <w:fldChar w:fldCharType="separate"/>
    </w:r>
    <w:r>
      <w:t>19</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direita"/>
    </w:pPr>
    <w:r>
      <w:tab/>
    </w:r>
    <w:r>
      <w:fldChar w:fldCharType="begin"/>
    </w:r>
    <w:r>
      <w:instrText xml:space="preserve"> PAGE </w:instrText>
    </w:r>
    <w:r>
      <w:fldChar w:fldCharType="separate"/>
    </w:r>
    <w:r w:rsidR="000D5A71">
      <w:rPr>
        <w:noProof/>
      </w:rPr>
      <w:t>2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inicialdireito"/>
    </w:pPr>
    <w:r>
      <w:fldChar w:fldCharType="begin"/>
    </w:r>
    <w:r>
      <w:instrText xml:space="preserve"> PAGE </w:instrText>
    </w:r>
    <w:r>
      <w:fldChar w:fldCharType="separate"/>
    </w:r>
    <w:r w:rsidR="000D5A71">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inicialdireito"/>
    </w:pPr>
    <w:r>
      <w:fldChar w:fldCharType="begin"/>
    </w:r>
    <w:r>
      <w:instrText xml:space="preserve"> PAGE </w:instrText>
    </w:r>
    <w:r>
      <w:fldChar w:fldCharType="separate"/>
    </w:r>
    <w:r w:rsidR="000D5A71">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direita"/>
    </w:pPr>
    <w:r>
      <w:tab/>
    </w:r>
    <w:r>
      <w:fldChar w:fldCharType="begin"/>
    </w:r>
    <w:r>
      <w:instrText xml:space="preserve"> PAGE </w:instrText>
    </w:r>
    <w:r>
      <w:fldChar w:fldCharType="separate"/>
    </w:r>
    <w:r w:rsidR="000D5A71">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Rodapdireita"/>
    </w:pPr>
    <w:r>
      <w:tab/>
    </w:r>
    <w:r>
      <w:fldChar w:fldCharType="begin"/>
    </w:r>
    <w:r>
      <w:instrText xml:space="preserve"> PAGE </w:instrText>
    </w:r>
    <w:r>
      <w:fldChar w:fldCharType="separate"/>
    </w:r>
    <w:r w:rsidR="000D5A71">
      <w:rPr>
        <w:noProof/>
      </w:rPr>
      <w:t>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48B6" w:rsidRDefault="00C048B6" w:rsidP="00321FA1">
      <w:r>
        <w:separator/>
      </w:r>
    </w:p>
  </w:footnote>
  <w:footnote w:type="continuationSeparator" w:id="0">
    <w:p w:rsidR="00C048B6" w:rsidRDefault="00C048B6"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6B16B7">
    <w:pPr>
      <w:pStyle w:val="Header"/>
      <w:jc w:val="center"/>
    </w:pPr>
  </w:p>
  <w:p w:rsidR="00CB309F" w:rsidRDefault="00CB309F"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F15FE6">
    <w:pPr>
      <w:pStyle w:val="Header"/>
      <w:jc w:val="center"/>
    </w:pPr>
  </w:p>
  <w:p w:rsidR="00CB309F" w:rsidRDefault="00CB309F"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09F" w:rsidRDefault="00CB309F"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7"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1" w15:restartNumberingAfterBreak="0">
    <w:nsid w:val="4B611F5B"/>
    <w:multiLevelType w:val="multilevel"/>
    <w:tmpl w:val="860C1A5A"/>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0"/>
  </w:num>
  <w:num w:numId="2">
    <w:abstractNumId w:val="20"/>
  </w:num>
  <w:num w:numId="3">
    <w:abstractNumId w:val="20"/>
  </w:num>
  <w:num w:numId="4">
    <w:abstractNumId w:val="20"/>
  </w:num>
  <w:num w:numId="5">
    <w:abstractNumId w:val="20"/>
  </w:num>
  <w:num w:numId="6">
    <w:abstractNumId w:val="20"/>
  </w:num>
  <w:num w:numId="7">
    <w:abstractNumId w:val="20"/>
  </w:num>
  <w:num w:numId="8">
    <w:abstractNumId w:val="20"/>
  </w:num>
  <w:num w:numId="9">
    <w:abstractNumId w:val="20"/>
  </w:num>
  <w:num w:numId="10">
    <w:abstractNumId w:val="0"/>
  </w:num>
  <w:num w:numId="11">
    <w:abstractNumId w:val="1"/>
  </w:num>
  <w:num w:numId="12">
    <w:abstractNumId w:val="17"/>
  </w:num>
  <w:num w:numId="13">
    <w:abstractNumId w:val="19"/>
  </w:num>
  <w:num w:numId="14">
    <w:abstractNumId w:val="14"/>
  </w:num>
  <w:num w:numId="15">
    <w:abstractNumId w:val="11"/>
  </w:num>
  <w:num w:numId="16">
    <w:abstractNumId w:val="11"/>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1"/>
  </w:num>
  <w:num w:numId="20">
    <w:abstractNumId w:val="11"/>
  </w:num>
  <w:num w:numId="21">
    <w:abstractNumId w:val="11"/>
  </w:num>
  <w:num w:numId="22">
    <w:abstractNumId w:val="11"/>
  </w:num>
  <w:num w:numId="23">
    <w:abstractNumId w:val="8"/>
  </w:num>
  <w:num w:numId="24">
    <w:abstractNumId w:val="6"/>
  </w:num>
  <w:num w:numId="25">
    <w:abstractNumId w:val="6"/>
  </w:num>
  <w:num w:numId="26">
    <w:abstractNumId w:val="9"/>
  </w:num>
  <w:num w:numId="27">
    <w:abstractNumId w:val="16"/>
  </w:num>
  <w:num w:numId="28">
    <w:abstractNumId w:val="10"/>
  </w:num>
  <w:num w:numId="29">
    <w:abstractNumId w:val="18"/>
  </w:num>
  <w:num w:numId="30">
    <w:abstractNumId w:val="22"/>
  </w:num>
  <w:num w:numId="31">
    <w:abstractNumId w:val="3"/>
  </w:num>
  <w:num w:numId="32">
    <w:abstractNumId w:val="12"/>
  </w:num>
  <w:num w:numId="33">
    <w:abstractNumId w:val="2"/>
  </w:num>
  <w:num w:numId="34">
    <w:abstractNumId w:val="15"/>
  </w:num>
  <w:num w:numId="35">
    <w:abstractNumId w:val="7"/>
  </w:num>
  <w:num w:numId="36">
    <w:abstractNumId w:val="4"/>
  </w:num>
  <w:num w:numId="37">
    <w:abstractNumId w:val="5"/>
  </w:num>
  <w:num w:numId="38">
    <w:abstractNumId w:val="21"/>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1FD9"/>
    <w:rsid w:val="000059CD"/>
    <w:rsid w:val="00005E89"/>
    <w:rsid w:val="0000660B"/>
    <w:rsid w:val="00006EF2"/>
    <w:rsid w:val="0001490D"/>
    <w:rsid w:val="00015CF8"/>
    <w:rsid w:val="00015D8D"/>
    <w:rsid w:val="00016F16"/>
    <w:rsid w:val="00017B13"/>
    <w:rsid w:val="00020006"/>
    <w:rsid w:val="00020814"/>
    <w:rsid w:val="000225CA"/>
    <w:rsid w:val="00031E93"/>
    <w:rsid w:val="00033D9B"/>
    <w:rsid w:val="000347D8"/>
    <w:rsid w:val="0003549B"/>
    <w:rsid w:val="00035887"/>
    <w:rsid w:val="00035A54"/>
    <w:rsid w:val="000377A7"/>
    <w:rsid w:val="0004159B"/>
    <w:rsid w:val="0004178E"/>
    <w:rsid w:val="0004347A"/>
    <w:rsid w:val="000438EC"/>
    <w:rsid w:val="00043BC5"/>
    <w:rsid w:val="00043CE2"/>
    <w:rsid w:val="0004594D"/>
    <w:rsid w:val="000467A8"/>
    <w:rsid w:val="00053080"/>
    <w:rsid w:val="000532F7"/>
    <w:rsid w:val="00053C30"/>
    <w:rsid w:val="000553E0"/>
    <w:rsid w:val="00055E36"/>
    <w:rsid w:val="0005733F"/>
    <w:rsid w:val="00065B2F"/>
    <w:rsid w:val="00065DEF"/>
    <w:rsid w:val="0006619C"/>
    <w:rsid w:val="00067693"/>
    <w:rsid w:val="000767F2"/>
    <w:rsid w:val="000773F2"/>
    <w:rsid w:val="00077540"/>
    <w:rsid w:val="00080849"/>
    <w:rsid w:val="00082791"/>
    <w:rsid w:val="00083C5B"/>
    <w:rsid w:val="00085E5F"/>
    <w:rsid w:val="00086027"/>
    <w:rsid w:val="00090475"/>
    <w:rsid w:val="00095C7F"/>
    <w:rsid w:val="00095C88"/>
    <w:rsid w:val="00097018"/>
    <w:rsid w:val="00097182"/>
    <w:rsid w:val="000A139B"/>
    <w:rsid w:val="000A5010"/>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A71"/>
    <w:rsid w:val="000D60CF"/>
    <w:rsid w:val="000E11E8"/>
    <w:rsid w:val="000E2538"/>
    <w:rsid w:val="000E402B"/>
    <w:rsid w:val="000E5024"/>
    <w:rsid w:val="000E5C2C"/>
    <w:rsid w:val="000F0B86"/>
    <w:rsid w:val="000F4CA0"/>
    <w:rsid w:val="000F5731"/>
    <w:rsid w:val="000F62D1"/>
    <w:rsid w:val="000F6D09"/>
    <w:rsid w:val="00101F57"/>
    <w:rsid w:val="00106479"/>
    <w:rsid w:val="00107720"/>
    <w:rsid w:val="0011187D"/>
    <w:rsid w:val="0011729E"/>
    <w:rsid w:val="00117C75"/>
    <w:rsid w:val="00120207"/>
    <w:rsid w:val="00120411"/>
    <w:rsid w:val="0012060D"/>
    <w:rsid w:val="001255A1"/>
    <w:rsid w:val="001256F6"/>
    <w:rsid w:val="001264E3"/>
    <w:rsid w:val="00130E2B"/>
    <w:rsid w:val="001354E8"/>
    <w:rsid w:val="00136A32"/>
    <w:rsid w:val="00140BE4"/>
    <w:rsid w:val="0014160D"/>
    <w:rsid w:val="00141878"/>
    <w:rsid w:val="00141C5A"/>
    <w:rsid w:val="00145673"/>
    <w:rsid w:val="0014794F"/>
    <w:rsid w:val="00151B00"/>
    <w:rsid w:val="00152362"/>
    <w:rsid w:val="00154C37"/>
    <w:rsid w:val="00154FC1"/>
    <w:rsid w:val="00156CF0"/>
    <w:rsid w:val="00163B37"/>
    <w:rsid w:val="0016631D"/>
    <w:rsid w:val="00171049"/>
    <w:rsid w:val="00171C10"/>
    <w:rsid w:val="00173B1C"/>
    <w:rsid w:val="00173F88"/>
    <w:rsid w:val="001742DE"/>
    <w:rsid w:val="0018194D"/>
    <w:rsid w:val="00185ABA"/>
    <w:rsid w:val="001A2887"/>
    <w:rsid w:val="001A2975"/>
    <w:rsid w:val="001A3E61"/>
    <w:rsid w:val="001A6F06"/>
    <w:rsid w:val="001A7C38"/>
    <w:rsid w:val="001B13DC"/>
    <w:rsid w:val="001B177B"/>
    <w:rsid w:val="001B21F8"/>
    <w:rsid w:val="001B27D6"/>
    <w:rsid w:val="001B6AE3"/>
    <w:rsid w:val="001B7F3A"/>
    <w:rsid w:val="001C0B3E"/>
    <w:rsid w:val="001C5361"/>
    <w:rsid w:val="001C70CC"/>
    <w:rsid w:val="001D11B7"/>
    <w:rsid w:val="001D1893"/>
    <w:rsid w:val="001D3EF0"/>
    <w:rsid w:val="001D546C"/>
    <w:rsid w:val="001D7B30"/>
    <w:rsid w:val="001D7CC5"/>
    <w:rsid w:val="001E2382"/>
    <w:rsid w:val="001E48E0"/>
    <w:rsid w:val="001E78C2"/>
    <w:rsid w:val="001F00E6"/>
    <w:rsid w:val="001F0567"/>
    <w:rsid w:val="001F0E54"/>
    <w:rsid w:val="001F1902"/>
    <w:rsid w:val="001F6F26"/>
    <w:rsid w:val="002026CB"/>
    <w:rsid w:val="00205DD7"/>
    <w:rsid w:val="002100A3"/>
    <w:rsid w:val="00210576"/>
    <w:rsid w:val="00216C6D"/>
    <w:rsid w:val="002200B4"/>
    <w:rsid w:val="002202AD"/>
    <w:rsid w:val="0022432A"/>
    <w:rsid w:val="002249C7"/>
    <w:rsid w:val="00230EE8"/>
    <w:rsid w:val="00231C1F"/>
    <w:rsid w:val="002358F1"/>
    <w:rsid w:val="00243077"/>
    <w:rsid w:val="00244D5A"/>
    <w:rsid w:val="00247007"/>
    <w:rsid w:val="00252807"/>
    <w:rsid w:val="00253B6C"/>
    <w:rsid w:val="00254151"/>
    <w:rsid w:val="0025539B"/>
    <w:rsid w:val="002565EB"/>
    <w:rsid w:val="00256E10"/>
    <w:rsid w:val="00260D33"/>
    <w:rsid w:val="002632C4"/>
    <w:rsid w:val="0026599B"/>
    <w:rsid w:val="0026601E"/>
    <w:rsid w:val="00266750"/>
    <w:rsid w:val="002700D8"/>
    <w:rsid w:val="002709CA"/>
    <w:rsid w:val="002759F2"/>
    <w:rsid w:val="002767E7"/>
    <w:rsid w:val="00277DC5"/>
    <w:rsid w:val="002845C7"/>
    <w:rsid w:val="0028603A"/>
    <w:rsid w:val="00286D31"/>
    <w:rsid w:val="00290D6C"/>
    <w:rsid w:val="00293564"/>
    <w:rsid w:val="002943AC"/>
    <w:rsid w:val="002A181D"/>
    <w:rsid w:val="002A5C08"/>
    <w:rsid w:val="002B11AC"/>
    <w:rsid w:val="002B7A0C"/>
    <w:rsid w:val="002B7B2B"/>
    <w:rsid w:val="002C15A6"/>
    <w:rsid w:val="002C53FF"/>
    <w:rsid w:val="002C6959"/>
    <w:rsid w:val="002D0C1E"/>
    <w:rsid w:val="002D3464"/>
    <w:rsid w:val="002D4C14"/>
    <w:rsid w:val="002D63FA"/>
    <w:rsid w:val="002E06A0"/>
    <w:rsid w:val="002E17FE"/>
    <w:rsid w:val="002E225F"/>
    <w:rsid w:val="002E3E31"/>
    <w:rsid w:val="002E5743"/>
    <w:rsid w:val="002E6A5A"/>
    <w:rsid w:val="002F1EBB"/>
    <w:rsid w:val="002F398A"/>
    <w:rsid w:val="002F5016"/>
    <w:rsid w:val="002F6422"/>
    <w:rsid w:val="00301090"/>
    <w:rsid w:val="003011F6"/>
    <w:rsid w:val="00307589"/>
    <w:rsid w:val="00310604"/>
    <w:rsid w:val="003112A0"/>
    <w:rsid w:val="00311904"/>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2FF7"/>
    <w:rsid w:val="00343901"/>
    <w:rsid w:val="00345C28"/>
    <w:rsid w:val="00347D93"/>
    <w:rsid w:val="00353AD1"/>
    <w:rsid w:val="003548EA"/>
    <w:rsid w:val="003615B7"/>
    <w:rsid w:val="003617E1"/>
    <w:rsid w:val="003644B7"/>
    <w:rsid w:val="003714E4"/>
    <w:rsid w:val="003773C1"/>
    <w:rsid w:val="00377EFC"/>
    <w:rsid w:val="00382E3B"/>
    <w:rsid w:val="00385E01"/>
    <w:rsid w:val="00390248"/>
    <w:rsid w:val="0039385F"/>
    <w:rsid w:val="0039429C"/>
    <w:rsid w:val="00394740"/>
    <w:rsid w:val="003958EF"/>
    <w:rsid w:val="003A0856"/>
    <w:rsid w:val="003A112B"/>
    <w:rsid w:val="003A1DCC"/>
    <w:rsid w:val="003A1EA7"/>
    <w:rsid w:val="003A2249"/>
    <w:rsid w:val="003A3743"/>
    <w:rsid w:val="003A49FE"/>
    <w:rsid w:val="003A58CB"/>
    <w:rsid w:val="003A6C84"/>
    <w:rsid w:val="003A76D8"/>
    <w:rsid w:val="003B0E98"/>
    <w:rsid w:val="003B4592"/>
    <w:rsid w:val="003B5840"/>
    <w:rsid w:val="003B6D33"/>
    <w:rsid w:val="003C0E97"/>
    <w:rsid w:val="003C7CE4"/>
    <w:rsid w:val="003D1167"/>
    <w:rsid w:val="003D19DA"/>
    <w:rsid w:val="003E2FD9"/>
    <w:rsid w:val="003E3EE4"/>
    <w:rsid w:val="003E40EE"/>
    <w:rsid w:val="003E6469"/>
    <w:rsid w:val="003E6E4F"/>
    <w:rsid w:val="003F2479"/>
    <w:rsid w:val="003F569B"/>
    <w:rsid w:val="003F5B38"/>
    <w:rsid w:val="003F617E"/>
    <w:rsid w:val="003F6225"/>
    <w:rsid w:val="00400628"/>
    <w:rsid w:val="00406F1D"/>
    <w:rsid w:val="00411D35"/>
    <w:rsid w:val="004146DE"/>
    <w:rsid w:val="00422308"/>
    <w:rsid w:val="00422C40"/>
    <w:rsid w:val="00424510"/>
    <w:rsid w:val="00426462"/>
    <w:rsid w:val="004307FA"/>
    <w:rsid w:val="0043214C"/>
    <w:rsid w:val="00434462"/>
    <w:rsid w:val="00434D3F"/>
    <w:rsid w:val="00435FAA"/>
    <w:rsid w:val="00437420"/>
    <w:rsid w:val="00442DE1"/>
    <w:rsid w:val="004437EE"/>
    <w:rsid w:val="004461A2"/>
    <w:rsid w:val="00451125"/>
    <w:rsid w:val="004546D1"/>
    <w:rsid w:val="0045549B"/>
    <w:rsid w:val="00461A46"/>
    <w:rsid w:val="00462A30"/>
    <w:rsid w:val="00462F2B"/>
    <w:rsid w:val="004643EB"/>
    <w:rsid w:val="0046454F"/>
    <w:rsid w:val="004675E9"/>
    <w:rsid w:val="0047351F"/>
    <w:rsid w:val="004901C2"/>
    <w:rsid w:val="00490341"/>
    <w:rsid w:val="00491BB0"/>
    <w:rsid w:val="00493593"/>
    <w:rsid w:val="004A349E"/>
    <w:rsid w:val="004A5005"/>
    <w:rsid w:val="004A787D"/>
    <w:rsid w:val="004B2193"/>
    <w:rsid w:val="004B7513"/>
    <w:rsid w:val="004B7590"/>
    <w:rsid w:val="004B7D38"/>
    <w:rsid w:val="004C0822"/>
    <w:rsid w:val="004C508A"/>
    <w:rsid w:val="004C5099"/>
    <w:rsid w:val="004C605D"/>
    <w:rsid w:val="004C6327"/>
    <w:rsid w:val="004C75CC"/>
    <w:rsid w:val="004C7A03"/>
    <w:rsid w:val="004C7DA7"/>
    <w:rsid w:val="004D11B6"/>
    <w:rsid w:val="004D3129"/>
    <w:rsid w:val="004D4331"/>
    <w:rsid w:val="004E18F3"/>
    <w:rsid w:val="004E42A2"/>
    <w:rsid w:val="004E46D9"/>
    <w:rsid w:val="004E6ACE"/>
    <w:rsid w:val="004F122F"/>
    <w:rsid w:val="004F12D9"/>
    <w:rsid w:val="004F1C17"/>
    <w:rsid w:val="004F2C86"/>
    <w:rsid w:val="004F31CD"/>
    <w:rsid w:val="004F35A5"/>
    <w:rsid w:val="004F40E9"/>
    <w:rsid w:val="004F5B29"/>
    <w:rsid w:val="004F6CFD"/>
    <w:rsid w:val="0050390F"/>
    <w:rsid w:val="00504C2F"/>
    <w:rsid w:val="00505ABA"/>
    <w:rsid w:val="00513030"/>
    <w:rsid w:val="00513171"/>
    <w:rsid w:val="005138EF"/>
    <w:rsid w:val="00515899"/>
    <w:rsid w:val="0051774A"/>
    <w:rsid w:val="00517B60"/>
    <w:rsid w:val="00520C65"/>
    <w:rsid w:val="00523438"/>
    <w:rsid w:val="00525645"/>
    <w:rsid w:val="00525D3E"/>
    <w:rsid w:val="00527869"/>
    <w:rsid w:val="00531004"/>
    <w:rsid w:val="00531ACD"/>
    <w:rsid w:val="00532162"/>
    <w:rsid w:val="00532A06"/>
    <w:rsid w:val="00533B73"/>
    <w:rsid w:val="00537A06"/>
    <w:rsid w:val="0054012D"/>
    <w:rsid w:val="00542311"/>
    <w:rsid w:val="00546040"/>
    <w:rsid w:val="00546959"/>
    <w:rsid w:val="00547102"/>
    <w:rsid w:val="005521BB"/>
    <w:rsid w:val="005539CD"/>
    <w:rsid w:val="00553EE3"/>
    <w:rsid w:val="005605E9"/>
    <w:rsid w:val="00563C72"/>
    <w:rsid w:val="005651CA"/>
    <w:rsid w:val="005735AB"/>
    <w:rsid w:val="0057441E"/>
    <w:rsid w:val="00575319"/>
    <w:rsid w:val="00582176"/>
    <w:rsid w:val="00582DBE"/>
    <w:rsid w:val="005832DB"/>
    <w:rsid w:val="00583DB2"/>
    <w:rsid w:val="00585CFF"/>
    <w:rsid w:val="005860BB"/>
    <w:rsid w:val="005869B8"/>
    <w:rsid w:val="00591201"/>
    <w:rsid w:val="005918F8"/>
    <w:rsid w:val="005A16A6"/>
    <w:rsid w:val="005A4690"/>
    <w:rsid w:val="005A6185"/>
    <w:rsid w:val="005A7055"/>
    <w:rsid w:val="005A725C"/>
    <w:rsid w:val="005B0CCA"/>
    <w:rsid w:val="005B2202"/>
    <w:rsid w:val="005B354D"/>
    <w:rsid w:val="005B72BB"/>
    <w:rsid w:val="005C0426"/>
    <w:rsid w:val="005C4637"/>
    <w:rsid w:val="005C7D7F"/>
    <w:rsid w:val="005D083B"/>
    <w:rsid w:val="005D0B2A"/>
    <w:rsid w:val="005D7059"/>
    <w:rsid w:val="005D7235"/>
    <w:rsid w:val="005E0525"/>
    <w:rsid w:val="005E1DDC"/>
    <w:rsid w:val="005E26C3"/>
    <w:rsid w:val="005E4211"/>
    <w:rsid w:val="005E5FBA"/>
    <w:rsid w:val="005E7009"/>
    <w:rsid w:val="005E7AFA"/>
    <w:rsid w:val="005F0C4E"/>
    <w:rsid w:val="005F1062"/>
    <w:rsid w:val="005F125B"/>
    <w:rsid w:val="005F504D"/>
    <w:rsid w:val="005F62DA"/>
    <w:rsid w:val="005F7645"/>
    <w:rsid w:val="005F7ACC"/>
    <w:rsid w:val="00604D43"/>
    <w:rsid w:val="00607251"/>
    <w:rsid w:val="006077E0"/>
    <w:rsid w:val="00612170"/>
    <w:rsid w:val="006129CC"/>
    <w:rsid w:val="00614D01"/>
    <w:rsid w:val="00617077"/>
    <w:rsid w:val="00617879"/>
    <w:rsid w:val="006233CD"/>
    <w:rsid w:val="006235D0"/>
    <w:rsid w:val="00626854"/>
    <w:rsid w:val="00627702"/>
    <w:rsid w:val="00632912"/>
    <w:rsid w:val="0063469B"/>
    <w:rsid w:val="00635244"/>
    <w:rsid w:val="00636159"/>
    <w:rsid w:val="006420AC"/>
    <w:rsid w:val="00642F60"/>
    <w:rsid w:val="00644CCF"/>
    <w:rsid w:val="00646F71"/>
    <w:rsid w:val="00646FE4"/>
    <w:rsid w:val="00651C5C"/>
    <w:rsid w:val="0065255A"/>
    <w:rsid w:val="0065776C"/>
    <w:rsid w:val="006645D2"/>
    <w:rsid w:val="00674CE8"/>
    <w:rsid w:val="00677DC9"/>
    <w:rsid w:val="0068783E"/>
    <w:rsid w:val="00691C9C"/>
    <w:rsid w:val="00691DF3"/>
    <w:rsid w:val="00695ABB"/>
    <w:rsid w:val="00696575"/>
    <w:rsid w:val="00697C87"/>
    <w:rsid w:val="006A2031"/>
    <w:rsid w:val="006B0080"/>
    <w:rsid w:val="006B16B7"/>
    <w:rsid w:val="006C0475"/>
    <w:rsid w:val="006C124F"/>
    <w:rsid w:val="006C3815"/>
    <w:rsid w:val="006C479B"/>
    <w:rsid w:val="006C6FD5"/>
    <w:rsid w:val="006D0F05"/>
    <w:rsid w:val="006D37E1"/>
    <w:rsid w:val="006D3C74"/>
    <w:rsid w:val="006D48C2"/>
    <w:rsid w:val="006D578C"/>
    <w:rsid w:val="006D6338"/>
    <w:rsid w:val="006D70CA"/>
    <w:rsid w:val="006E0B55"/>
    <w:rsid w:val="006E260D"/>
    <w:rsid w:val="006F1A9D"/>
    <w:rsid w:val="006F30B5"/>
    <w:rsid w:val="006F7394"/>
    <w:rsid w:val="006F7646"/>
    <w:rsid w:val="006F7755"/>
    <w:rsid w:val="006F7AC8"/>
    <w:rsid w:val="00700E93"/>
    <w:rsid w:val="00701565"/>
    <w:rsid w:val="00704FDA"/>
    <w:rsid w:val="00705137"/>
    <w:rsid w:val="00705951"/>
    <w:rsid w:val="00711A87"/>
    <w:rsid w:val="00711D74"/>
    <w:rsid w:val="007122C1"/>
    <w:rsid w:val="007130D2"/>
    <w:rsid w:val="0071491A"/>
    <w:rsid w:val="0071523F"/>
    <w:rsid w:val="00720E17"/>
    <w:rsid w:val="007225E3"/>
    <w:rsid w:val="00723A74"/>
    <w:rsid w:val="0072405D"/>
    <w:rsid w:val="007255E5"/>
    <w:rsid w:val="00727A6B"/>
    <w:rsid w:val="00730D8A"/>
    <w:rsid w:val="007369BD"/>
    <w:rsid w:val="00737AF5"/>
    <w:rsid w:val="00737FF8"/>
    <w:rsid w:val="007443F3"/>
    <w:rsid w:val="007468D5"/>
    <w:rsid w:val="007510CC"/>
    <w:rsid w:val="00751B8B"/>
    <w:rsid w:val="00754B56"/>
    <w:rsid w:val="00756AD1"/>
    <w:rsid w:val="0076159C"/>
    <w:rsid w:val="00761A2C"/>
    <w:rsid w:val="00761FEF"/>
    <w:rsid w:val="0076205F"/>
    <w:rsid w:val="00766514"/>
    <w:rsid w:val="007736AE"/>
    <w:rsid w:val="007750BC"/>
    <w:rsid w:val="007770DD"/>
    <w:rsid w:val="0078202C"/>
    <w:rsid w:val="00784E0D"/>
    <w:rsid w:val="00785354"/>
    <w:rsid w:val="007866E4"/>
    <w:rsid w:val="00786CF9"/>
    <w:rsid w:val="007871B7"/>
    <w:rsid w:val="00787409"/>
    <w:rsid w:val="007905B7"/>
    <w:rsid w:val="0079422F"/>
    <w:rsid w:val="0079445D"/>
    <w:rsid w:val="00797608"/>
    <w:rsid w:val="007A0049"/>
    <w:rsid w:val="007A0492"/>
    <w:rsid w:val="007A2155"/>
    <w:rsid w:val="007A5B3B"/>
    <w:rsid w:val="007A5BC6"/>
    <w:rsid w:val="007A755C"/>
    <w:rsid w:val="007B1C8E"/>
    <w:rsid w:val="007B340F"/>
    <w:rsid w:val="007B53B3"/>
    <w:rsid w:val="007B7804"/>
    <w:rsid w:val="007C033F"/>
    <w:rsid w:val="007C79DE"/>
    <w:rsid w:val="007C7B49"/>
    <w:rsid w:val="007D0190"/>
    <w:rsid w:val="007D1D4B"/>
    <w:rsid w:val="007D6AAE"/>
    <w:rsid w:val="007D739F"/>
    <w:rsid w:val="007E37E0"/>
    <w:rsid w:val="007E49BD"/>
    <w:rsid w:val="007F2B38"/>
    <w:rsid w:val="007F3F8F"/>
    <w:rsid w:val="007F43E9"/>
    <w:rsid w:val="007F4B35"/>
    <w:rsid w:val="007F5A2F"/>
    <w:rsid w:val="007F6AE1"/>
    <w:rsid w:val="007F7708"/>
    <w:rsid w:val="008005E7"/>
    <w:rsid w:val="008014DF"/>
    <w:rsid w:val="00806419"/>
    <w:rsid w:val="00806D80"/>
    <w:rsid w:val="00807635"/>
    <w:rsid w:val="008106FB"/>
    <w:rsid w:val="00813DCE"/>
    <w:rsid w:val="008144B0"/>
    <w:rsid w:val="00820247"/>
    <w:rsid w:val="00820E30"/>
    <w:rsid w:val="0082201C"/>
    <w:rsid w:val="0082279C"/>
    <w:rsid w:val="00823525"/>
    <w:rsid w:val="00823703"/>
    <w:rsid w:val="0082490E"/>
    <w:rsid w:val="008269FD"/>
    <w:rsid w:val="0083015E"/>
    <w:rsid w:val="00831275"/>
    <w:rsid w:val="008316BE"/>
    <w:rsid w:val="00831D1B"/>
    <w:rsid w:val="00832951"/>
    <w:rsid w:val="008358E9"/>
    <w:rsid w:val="00835FE9"/>
    <w:rsid w:val="00836B6D"/>
    <w:rsid w:val="00836B90"/>
    <w:rsid w:val="00836EFC"/>
    <w:rsid w:val="00837971"/>
    <w:rsid w:val="00843A00"/>
    <w:rsid w:val="0085126B"/>
    <w:rsid w:val="00856557"/>
    <w:rsid w:val="00861E2D"/>
    <w:rsid w:val="00862A5C"/>
    <w:rsid w:val="008638B6"/>
    <w:rsid w:val="00864590"/>
    <w:rsid w:val="00867A87"/>
    <w:rsid w:val="00875C4B"/>
    <w:rsid w:val="00880E26"/>
    <w:rsid w:val="008849D9"/>
    <w:rsid w:val="00886822"/>
    <w:rsid w:val="00886D2F"/>
    <w:rsid w:val="008873C6"/>
    <w:rsid w:val="008901A9"/>
    <w:rsid w:val="008906FE"/>
    <w:rsid w:val="008915D0"/>
    <w:rsid w:val="00893684"/>
    <w:rsid w:val="00894EE0"/>
    <w:rsid w:val="00895710"/>
    <w:rsid w:val="00895AE6"/>
    <w:rsid w:val="008A08B9"/>
    <w:rsid w:val="008A4B4C"/>
    <w:rsid w:val="008A6BD6"/>
    <w:rsid w:val="008A77E1"/>
    <w:rsid w:val="008B5D79"/>
    <w:rsid w:val="008B7DDA"/>
    <w:rsid w:val="008C1589"/>
    <w:rsid w:val="008C22FB"/>
    <w:rsid w:val="008C3AE4"/>
    <w:rsid w:val="008D0DFA"/>
    <w:rsid w:val="008D0EAF"/>
    <w:rsid w:val="008D22A0"/>
    <w:rsid w:val="008D2A64"/>
    <w:rsid w:val="008D3277"/>
    <w:rsid w:val="008D3A21"/>
    <w:rsid w:val="008D5083"/>
    <w:rsid w:val="008D5BB7"/>
    <w:rsid w:val="008E3561"/>
    <w:rsid w:val="008E4A23"/>
    <w:rsid w:val="008E6408"/>
    <w:rsid w:val="008F07E5"/>
    <w:rsid w:val="008F31B9"/>
    <w:rsid w:val="008F32A4"/>
    <w:rsid w:val="008F3BFA"/>
    <w:rsid w:val="008F416F"/>
    <w:rsid w:val="0090035B"/>
    <w:rsid w:val="009005E6"/>
    <w:rsid w:val="00903F46"/>
    <w:rsid w:val="00904EB4"/>
    <w:rsid w:val="009112D7"/>
    <w:rsid w:val="00914282"/>
    <w:rsid w:val="00914490"/>
    <w:rsid w:val="0091579F"/>
    <w:rsid w:val="00926802"/>
    <w:rsid w:val="00927CFE"/>
    <w:rsid w:val="0093057F"/>
    <w:rsid w:val="00931530"/>
    <w:rsid w:val="00932CFA"/>
    <w:rsid w:val="009336CA"/>
    <w:rsid w:val="0094168D"/>
    <w:rsid w:val="009419F8"/>
    <w:rsid w:val="009437FA"/>
    <w:rsid w:val="00946643"/>
    <w:rsid w:val="00951609"/>
    <w:rsid w:val="00957E9E"/>
    <w:rsid w:val="0096404B"/>
    <w:rsid w:val="00964269"/>
    <w:rsid w:val="00965F8D"/>
    <w:rsid w:val="00967011"/>
    <w:rsid w:val="00970BFA"/>
    <w:rsid w:val="009712BF"/>
    <w:rsid w:val="00973771"/>
    <w:rsid w:val="00981B93"/>
    <w:rsid w:val="00986CC7"/>
    <w:rsid w:val="009874C4"/>
    <w:rsid w:val="00993B9B"/>
    <w:rsid w:val="00994BD3"/>
    <w:rsid w:val="00996417"/>
    <w:rsid w:val="009A1692"/>
    <w:rsid w:val="009A192A"/>
    <w:rsid w:val="009A24DD"/>
    <w:rsid w:val="009A7559"/>
    <w:rsid w:val="009B0CBC"/>
    <w:rsid w:val="009B505C"/>
    <w:rsid w:val="009B508C"/>
    <w:rsid w:val="009B656A"/>
    <w:rsid w:val="009B6D14"/>
    <w:rsid w:val="009B6D1E"/>
    <w:rsid w:val="009B78D9"/>
    <w:rsid w:val="009C73A7"/>
    <w:rsid w:val="009D4DD5"/>
    <w:rsid w:val="009E2E3A"/>
    <w:rsid w:val="009E2E69"/>
    <w:rsid w:val="009E3798"/>
    <w:rsid w:val="009E435D"/>
    <w:rsid w:val="009E477B"/>
    <w:rsid w:val="009E4D7E"/>
    <w:rsid w:val="009F1CAB"/>
    <w:rsid w:val="009F2922"/>
    <w:rsid w:val="009F5B09"/>
    <w:rsid w:val="00A05564"/>
    <w:rsid w:val="00A06E16"/>
    <w:rsid w:val="00A0757A"/>
    <w:rsid w:val="00A11443"/>
    <w:rsid w:val="00A12C45"/>
    <w:rsid w:val="00A131AA"/>
    <w:rsid w:val="00A13D59"/>
    <w:rsid w:val="00A15AA1"/>
    <w:rsid w:val="00A1728C"/>
    <w:rsid w:val="00A20C27"/>
    <w:rsid w:val="00A2371B"/>
    <w:rsid w:val="00A23C03"/>
    <w:rsid w:val="00A262F1"/>
    <w:rsid w:val="00A264AA"/>
    <w:rsid w:val="00A2668F"/>
    <w:rsid w:val="00A303DB"/>
    <w:rsid w:val="00A32741"/>
    <w:rsid w:val="00A36888"/>
    <w:rsid w:val="00A37771"/>
    <w:rsid w:val="00A377B8"/>
    <w:rsid w:val="00A37B14"/>
    <w:rsid w:val="00A4318A"/>
    <w:rsid w:val="00A433F7"/>
    <w:rsid w:val="00A457CB"/>
    <w:rsid w:val="00A5757B"/>
    <w:rsid w:val="00A6076E"/>
    <w:rsid w:val="00A62DA8"/>
    <w:rsid w:val="00A66376"/>
    <w:rsid w:val="00A721CA"/>
    <w:rsid w:val="00A80B6B"/>
    <w:rsid w:val="00A8137C"/>
    <w:rsid w:val="00A815E1"/>
    <w:rsid w:val="00A85A2F"/>
    <w:rsid w:val="00A86CCF"/>
    <w:rsid w:val="00A873E4"/>
    <w:rsid w:val="00A87D08"/>
    <w:rsid w:val="00A933D1"/>
    <w:rsid w:val="00A94BE4"/>
    <w:rsid w:val="00A9547B"/>
    <w:rsid w:val="00A9727B"/>
    <w:rsid w:val="00A979B6"/>
    <w:rsid w:val="00A97BF6"/>
    <w:rsid w:val="00A97F48"/>
    <w:rsid w:val="00AA1AA5"/>
    <w:rsid w:val="00AA548C"/>
    <w:rsid w:val="00AA5B77"/>
    <w:rsid w:val="00AA729C"/>
    <w:rsid w:val="00AB2245"/>
    <w:rsid w:val="00AB2B07"/>
    <w:rsid w:val="00AB2C1E"/>
    <w:rsid w:val="00AC11AA"/>
    <w:rsid w:val="00AC156B"/>
    <w:rsid w:val="00AC3522"/>
    <w:rsid w:val="00AD1509"/>
    <w:rsid w:val="00AD30C3"/>
    <w:rsid w:val="00AD602A"/>
    <w:rsid w:val="00AD7256"/>
    <w:rsid w:val="00AE170F"/>
    <w:rsid w:val="00AE201C"/>
    <w:rsid w:val="00AE239C"/>
    <w:rsid w:val="00AE594E"/>
    <w:rsid w:val="00AE603F"/>
    <w:rsid w:val="00AF59C5"/>
    <w:rsid w:val="00AF7B91"/>
    <w:rsid w:val="00B0147A"/>
    <w:rsid w:val="00B02F65"/>
    <w:rsid w:val="00B04D56"/>
    <w:rsid w:val="00B12C36"/>
    <w:rsid w:val="00B12C8D"/>
    <w:rsid w:val="00B14AA6"/>
    <w:rsid w:val="00B17653"/>
    <w:rsid w:val="00B22CC3"/>
    <w:rsid w:val="00B23002"/>
    <w:rsid w:val="00B24BF0"/>
    <w:rsid w:val="00B2743E"/>
    <w:rsid w:val="00B27594"/>
    <w:rsid w:val="00B33873"/>
    <w:rsid w:val="00B373BA"/>
    <w:rsid w:val="00B37718"/>
    <w:rsid w:val="00B404AA"/>
    <w:rsid w:val="00B42084"/>
    <w:rsid w:val="00B42905"/>
    <w:rsid w:val="00B4383A"/>
    <w:rsid w:val="00B4474E"/>
    <w:rsid w:val="00B458F5"/>
    <w:rsid w:val="00B45D30"/>
    <w:rsid w:val="00B50C2B"/>
    <w:rsid w:val="00B50F6A"/>
    <w:rsid w:val="00B546B9"/>
    <w:rsid w:val="00B5474E"/>
    <w:rsid w:val="00B57274"/>
    <w:rsid w:val="00B67885"/>
    <w:rsid w:val="00B72EEE"/>
    <w:rsid w:val="00B73800"/>
    <w:rsid w:val="00B7711A"/>
    <w:rsid w:val="00B803ED"/>
    <w:rsid w:val="00B80F57"/>
    <w:rsid w:val="00B9082D"/>
    <w:rsid w:val="00B90D0E"/>
    <w:rsid w:val="00B90E54"/>
    <w:rsid w:val="00B91151"/>
    <w:rsid w:val="00B91707"/>
    <w:rsid w:val="00B926F4"/>
    <w:rsid w:val="00B93CE9"/>
    <w:rsid w:val="00B968B4"/>
    <w:rsid w:val="00BA03FA"/>
    <w:rsid w:val="00BA4603"/>
    <w:rsid w:val="00BA53F5"/>
    <w:rsid w:val="00BA5766"/>
    <w:rsid w:val="00BA598B"/>
    <w:rsid w:val="00BB09B0"/>
    <w:rsid w:val="00BB42B3"/>
    <w:rsid w:val="00BB47FC"/>
    <w:rsid w:val="00BB5415"/>
    <w:rsid w:val="00BB73A1"/>
    <w:rsid w:val="00BB7A58"/>
    <w:rsid w:val="00BC1E14"/>
    <w:rsid w:val="00BC2F13"/>
    <w:rsid w:val="00BC41B8"/>
    <w:rsid w:val="00BD0AC7"/>
    <w:rsid w:val="00BD4C9B"/>
    <w:rsid w:val="00BD4DDC"/>
    <w:rsid w:val="00BD7B96"/>
    <w:rsid w:val="00BE0C6C"/>
    <w:rsid w:val="00BE480F"/>
    <w:rsid w:val="00BF129D"/>
    <w:rsid w:val="00BF18F3"/>
    <w:rsid w:val="00BF4D86"/>
    <w:rsid w:val="00BF5D9A"/>
    <w:rsid w:val="00BF7AF4"/>
    <w:rsid w:val="00C00FEB"/>
    <w:rsid w:val="00C048B6"/>
    <w:rsid w:val="00C06CB6"/>
    <w:rsid w:val="00C06CEC"/>
    <w:rsid w:val="00C07C0A"/>
    <w:rsid w:val="00C1036D"/>
    <w:rsid w:val="00C1338E"/>
    <w:rsid w:val="00C1364F"/>
    <w:rsid w:val="00C15798"/>
    <w:rsid w:val="00C1753A"/>
    <w:rsid w:val="00C202BF"/>
    <w:rsid w:val="00C24C5E"/>
    <w:rsid w:val="00C3100C"/>
    <w:rsid w:val="00C315D0"/>
    <w:rsid w:val="00C317FA"/>
    <w:rsid w:val="00C338DA"/>
    <w:rsid w:val="00C37D9E"/>
    <w:rsid w:val="00C40051"/>
    <w:rsid w:val="00C42B4A"/>
    <w:rsid w:val="00C435D2"/>
    <w:rsid w:val="00C4450E"/>
    <w:rsid w:val="00C4474D"/>
    <w:rsid w:val="00C451F0"/>
    <w:rsid w:val="00C45747"/>
    <w:rsid w:val="00C458F3"/>
    <w:rsid w:val="00C45A32"/>
    <w:rsid w:val="00C47895"/>
    <w:rsid w:val="00C51E0F"/>
    <w:rsid w:val="00C547A6"/>
    <w:rsid w:val="00C54C7E"/>
    <w:rsid w:val="00C55AED"/>
    <w:rsid w:val="00C5610A"/>
    <w:rsid w:val="00C57048"/>
    <w:rsid w:val="00C6170B"/>
    <w:rsid w:val="00C61B5D"/>
    <w:rsid w:val="00C640E3"/>
    <w:rsid w:val="00C642E7"/>
    <w:rsid w:val="00C72B62"/>
    <w:rsid w:val="00C75854"/>
    <w:rsid w:val="00C77B45"/>
    <w:rsid w:val="00C83FDF"/>
    <w:rsid w:val="00C84418"/>
    <w:rsid w:val="00C85DFF"/>
    <w:rsid w:val="00C861B0"/>
    <w:rsid w:val="00C971A8"/>
    <w:rsid w:val="00C975ED"/>
    <w:rsid w:val="00CA12FB"/>
    <w:rsid w:val="00CA1898"/>
    <w:rsid w:val="00CA2759"/>
    <w:rsid w:val="00CA4106"/>
    <w:rsid w:val="00CA7748"/>
    <w:rsid w:val="00CB1B80"/>
    <w:rsid w:val="00CB1B91"/>
    <w:rsid w:val="00CB309F"/>
    <w:rsid w:val="00CB748B"/>
    <w:rsid w:val="00CC3EE9"/>
    <w:rsid w:val="00CC4527"/>
    <w:rsid w:val="00CC6368"/>
    <w:rsid w:val="00CC703E"/>
    <w:rsid w:val="00CD1207"/>
    <w:rsid w:val="00CD1DB6"/>
    <w:rsid w:val="00CD3AAB"/>
    <w:rsid w:val="00CD5E3D"/>
    <w:rsid w:val="00CD747E"/>
    <w:rsid w:val="00CE51FE"/>
    <w:rsid w:val="00D0122E"/>
    <w:rsid w:val="00D01D88"/>
    <w:rsid w:val="00D03EEC"/>
    <w:rsid w:val="00D05B05"/>
    <w:rsid w:val="00D06188"/>
    <w:rsid w:val="00D10789"/>
    <w:rsid w:val="00D14525"/>
    <w:rsid w:val="00D2068C"/>
    <w:rsid w:val="00D226E0"/>
    <w:rsid w:val="00D22B7E"/>
    <w:rsid w:val="00D266EB"/>
    <w:rsid w:val="00D2730E"/>
    <w:rsid w:val="00D31B17"/>
    <w:rsid w:val="00D32A48"/>
    <w:rsid w:val="00D3304F"/>
    <w:rsid w:val="00D33413"/>
    <w:rsid w:val="00D3393C"/>
    <w:rsid w:val="00D34166"/>
    <w:rsid w:val="00D3598C"/>
    <w:rsid w:val="00D37DFE"/>
    <w:rsid w:val="00D40329"/>
    <w:rsid w:val="00D41119"/>
    <w:rsid w:val="00D42D85"/>
    <w:rsid w:val="00D43646"/>
    <w:rsid w:val="00D4657C"/>
    <w:rsid w:val="00D46EFC"/>
    <w:rsid w:val="00D5038C"/>
    <w:rsid w:val="00D506FF"/>
    <w:rsid w:val="00D52F7B"/>
    <w:rsid w:val="00D535A8"/>
    <w:rsid w:val="00D543A1"/>
    <w:rsid w:val="00D61461"/>
    <w:rsid w:val="00D61E2A"/>
    <w:rsid w:val="00D61E83"/>
    <w:rsid w:val="00D62AB1"/>
    <w:rsid w:val="00D667AC"/>
    <w:rsid w:val="00D73CDA"/>
    <w:rsid w:val="00D759A8"/>
    <w:rsid w:val="00D76C3C"/>
    <w:rsid w:val="00D80B8C"/>
    <w:rsid w:val="00D825BC"/>
    <w:rsid w:val="00D85065"/>
    <w:rsid w:val="00D86908"/>
    <w:rsid w:val="00D91A4F"/>
    <w:rsid w:val="00D926BE"/>
    <w:rsid w:val="00D94C05"/>
    <w:rsid w:val="00D96ACA"/>
    <w:rsid w:val="00D97D2E"/>
    <w:rsid w:val="00DA06E2"/>
    <w:rsid w:val="00DA0CAF"/>
    <w:rsid w:val="00DA1BF1"/>
    <w:rsid w:val="00DA34DD"/>
    <w:rsid w:val="00DB00D5"/>
    <w:rsid w:val="00DB196B"/>
    <w:rsid w:val="00DB3939"/>
    <w:rsid w:val="00DB6A00"/>
    <w:rsid w:val="00DC3630"/>
    <w:rsid w:val="00DC5CE8"/>
    <w:rsid w:val="00DC7B77"/>
    <w:rsid w:val="00DD2126"/>
    <w:rsid w:val="00DD49C4"/>
    <w:rsid w:val="00DD5E9D"/>
    <w:rsid w:val="00DD6125"/>
    <w:rsid w:val="00DE0D18"/>
    <w:rsid w:val="00DE314B"/>
    <w:rsid w:val="00DE55CF"/>
    <w:rsid w:val="00DF192C"/>
    <w:rsid w:val="00DF44B1"/>
    <w:rsid w:val="00DF563E"/>
    <w:rsid w:val="00DF72C7"/>
    <w:rsid w:val="00E0111F"/>
    <w:rsid w:val="00E03C73"/>
    <w:rsid w:val="00E04629"/>
    <w:rsid w:val="00E04C91"/>
    <w:rsid w:val="00E11947"/>
    <w:rsid w:val="00E14E78"/>
    <w:rsid w:val="00E178C3"/>
    <w:rsid w:val="00E20395"/>
    <w:rsid w:val="00E20BA0"/>
    <w:rsid w:val="00E23CEB"/>
    <w:rsid w:val="00E25512"/>
    <w:rsid w:val="00E32D14"/>
    <w:rsid w:val="00E32EC0"/>
    <w:rsid w:val="00E344FF"/>
    <w:rsid w:val="00E34AD6"/>
    <w:rsid w:val="00E37E84"/>
    <w:rsid w:val="00E44448"/>
    <w:rsid w:val="00E44AFB"/>
    <w:rsid w:val="00E45B46"/>
    <w:rsid w:val="00E50707"/>
    <w:rsid w:val="00E52D16"/>
    <w:rsid w:val="00E70515"/>
    <w:rsid w:val="00E70563"/>
    <w:rsid w:val="00E70EB0"/>
    <w:rsid w:val="00E72580"/>
    <w:rsid w:val="00E74B78"/>
    <w:rsid w:val="00E769D7"/>
    <w:rsid w:val="00E772FD"/>
    <w:rsid w:val="00E815A7"/>
    <w:rsid w:val="00E83341"/>
    <w:rsid w:val="00E83C7C"/>
    <w:rsid w:val="00E879E8"/>
    <w:rsid w:val="00E91D00"/>
    <w:rsid w:val="00E925D7"/>
    <w:rsid w:val="00E97BB7"/>
    <w:rsid w:val="00EA117B"/>
    <w:rsid w:val="00EA3AB6"/>
    <w:rsid w:val="00EA402B"/>
    <w:rsid w:val="00EA4428"/>
    <w:rsid w:val="00EA461B"/>
    <w:rsid w:val="00EA6495"/>
    <w:rsid w:val="00EB0516"/>
    <w:rsid w:val="00EB2B60"/>
    <w:rsid w:val="00EB45C5"/>
    <w:rsid w:val="00EB53ED"/>
    <w:rsid w:val="00EB60FF"/>
    <w:rsid w:val="00EB6568"/>
    <w:rsid w:val="00EB6666"/>
    <w:rsid w:val="00EB783D"/>
    <w:rsid w:val="00EC4224"/>
    <w:rsid w:val="00EC557C"/>
    <w:rsid w:val="00EC5923"/>
    <w:rsid w:val="00EC7BD8"/>
    <w:rsid w:val="00EC7CFC"/>
    <w:rsid w:val="00ED1A2C"/>
    <w:rsid w:val="00ED2090"/>
    <w:rsid w:val="00ED3E65"/>
    <w:rsid w:val="00ED523D"/>
    <w:rsid w:val="00ED611A"/>
    <w:rsid w:val="00ED789B"/>
    <w:rsid w:val="00EE140C"/>
    <w:rsid w:val="00EE6576"/>
    <w:rsid w:val="00EF015D"/>
    <w:rsid w:val="00EF12FA"/>
    <w:rsid w:val="00EF29B2"/>
    <w:rsid w:val="00EF2C19"/>
    <w:rsid w:val="00EF31DB"/>
    <w:rsid w:val="00EF4BEC"/>
    <w:rsid w:val="00EF54CD"/>
    <w:rsid w:val="00EF57E8"/>
    <w:rsid w:val="00EF5924"/>
    <w:rsid w:val="00F0111B"/>
    <w:rsid w:val="00F01CC4"/>
    <w:rsid w:val="00F01E58"/>
    <w:rsid w:val="00F02022"/>
    <w:rsid w:val="00F1128B"/>
    <w:rsid w:val="00F15645"/>
    <w:rsid w:val="00F15D84"/>
    <w:rsid w:val="00F15FE6"/>
    <w:rsid w:val="00F2055D"/>
    <w:rsid w:val="00F21866"/>
    <w:rsid w:val="00F224CB"/>
    <w:rsid w:val="00F23C7F"/>
    <w:rsid w:val="00F24B06"/>
    <w:rsid w:val="00F26322"/>
    <w:rsid w:val="00F30B6D"/>
    <w:rsid w:val="00F336B7"/>
    <w:rsid w:val="00F340D6"/>
    <w:rsid w:val="00F364B3"/>
    <w:rsid w:val="00F36963"/>
    <w:rsid w:val="00F37353"/>
    <w:rsid w:val="00F40793"/>
    <w:rsid w:val="00F44E63"/>
    <w:rsid w:val="00F47409"/>
    <w:rsid w:val="00F513D5"/>
    <w:rsid w:val="00F534CC"/>
    <w:rsid w:val="00F63FEB"/>
    <w:rsid w:val="00F6502B"/>
    <w:rsid w:val="00F65196"/>
    <w:rsid w:val="00F72B35"/>
    <w:rsid w:val="00F767E8"/>
    <w:rsid w:val="00F77871"/>
    <w:rsid w:val="00F81825"/>
    <w:rsid w:val="00F83218"/>
    <w:rsid w:val="00F84724"/>
    <w:rsid w:val="00F87A88"/>
    <w:rsid w:val="00FA1B09"/>
    <w:rsid w:val="00FA364B"/>
    <w:rsid w:val="00FA3786"/>
    <w:rsid w:val="00FA3F37"/>
    <w:rsid w:val="00FA4D8D"/>
    <w:rsid w:val="00FA4E2C"/>
    <w:rsid w:val="00FA6D9C"/>
    <w:rsid w:val="00FA750C"/>
    <w:rsid w:val="00FA798C"/>
    <w:rsid w:val="00FB2033"/>
    <w:rsid w:val="00FB3CB4"/>
    <w:rsid w:val="00FC1C63"/>
    <w:rsid w:val="00FC2644"/>
    <w:rsid w:val="00FC44B9"/>
    <w:rsid w:val="00FC4598"/>
    <w:rsid w:val="00FC4FC3"/>
    <w:rsid w:val="00FC7BDF"/>
    <w:rsid w:val="00FD4A2F"/>
    <w:rsid w:val="00FD6E6A"/>
    <w:rsid w:val="00FE0EC0"/>
    <w:rsid w:val="00FE530B"/>
    <w:rsid w:val="00FF1674"/>
    <w:rsid w:val="00FF2339"/>
    <w:rsid w:val="00FF3CAE"/>
    <w:rsid w:val="00FF3FCE"/>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image" Target="media/image9.png"/><Relationship Id="rId21" Type="http://schemas.openxmlformats.org/officeDocument/2006/relationships/header" Target="header3.xm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header" Target="header10.xml"/><Relationship Id="rId50" Type="http://schemas.openxmlformats.org/officeDocument/2006/relationships/footer" Target="footer9.xml"/><Relationship Id="rId55" Type="http://schemas.openxmlformats.org/officeDocument/2006/relationships/header" Target="header14.xml"/><Relationship Id="rId63" Type="http://schemas.openxmlformats.org/officeDocument/2006/relationships/hyperlink" Target="http://lucene.apache.org/solr/"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0" Type="http://schemas.openxmlformats.org/officeDocument/2006/relationships/footer" Target="footer3.xml"/><Relationship Id="rId29" Type="http://schemas.openxmlformats.org/officeDocument/2006/relationships/footer" Target="footer6.xml"/><Relationship Id="rId41" Type="http://schemas.openxmlformats.org/officeDocument/2006/relationships/image" Target="media/image11.png"/><Relationship Id="rId54" Type="http://schemas.openxmlformats.org/officeDocument/2006/relationships/header" Target="header13.xml"/><Relationship Id="rId62" Type="http://schemas.openxmlformats.org/officeDocument/2006/relationships/hyperlink" Target="http://ihtsdo.org/fileadmin/user_upload/do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4.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image" Target="media/image17.png"/><Relationship Id="rId58" Type="http://schemas.openxmlformats.org/officeDocument/2006/relationships/header" Target="header15.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image" Target="media/image6.png"/><Relationship Id="rId49" Type="http://schemas.openxmlformats.org/officeDocument/2006/relationships/footer" Target="footer8.xml"/><Relationship Id="rId57" Type="http://schemas.openxmlformats.org/officeDocument/2006/relationships/footer" Target="footer11.xml"/><Relationship Id="rId61" Type="http://schemas.openxmlformats.org/officeDocument/2006/relationships/hyperlink" Target="http://db-engines.com/en/ranking/search+engine" TargetMode="External"/><Relationship Id="rId10" Type="http://schemas.openxmlformats.org/officeDocument/2006/relationships/hyperlink" Target="file:///C:\Users\Joaogcorreia\Desktop\EHR%20+%20Solr%20+%20IndexDocClinicos\Indexacao-de-Documentos-Clinicos\Dissertacao\Disserta&#231;&#227;o_final.docx" TargetMode="External"/><Relationship Id="rId19" Type="http://schemas.openxmlformats.org/officeDocument/2006/relationships/footer" Target="footer2.xml"/><Relationship Id="rId31" Type="http://schemas.openxmlformats.org/officeDocument/2006/relationships/header" Target="header9.xml"/><Relationship Id="rId44" Type="http://schemas.openxmlformats.org/officeDocument/2006/relationships/hyperlink" Target="http://portalcodgdh.min-saude.pt/index.php/Classifica%C3%A7%C3%A3o_Internacional_de_Doen%C3%A7as_(CID))" TargetMode="External"/><Relationship Id="rId52" Type="http://schemas.openxmlformats.org/officeDocument/2006/relationships/image" Target="media/image16.png"/><Relationship Id="rId60" Type="http://schemas.openxmlformats.org/officeDocument/2006/relationships/hyperlink" Target="http://sphinxsearch.com/"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footer" Target="footer7.xm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header" Target="header11.xml"/><Relationship Id="rId56" Type="http://schemas.openxmlformats.org/officeDocument/2006/relationships/footer" Target="footer10.xml"/><Relationship Id="rId64" Type="http://schemas.openxmlformats.org/officeDocument/2006/relationships/hyperlink" Target="http://www.cdc.gov/nchs/icd/icd9cm.htm" TargetMode="External"/><Relationship Id="rId8" Type="http://schemas.openxmlformats.org/officeDocument/2006/relationships/image" Target="media/image1.png"/><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eader" Target="header1.xml"/><Relationship Id="rId25" Type="http://schemas.openxmlformats.org/officeDocument/2006/relationships/footer" Target="footer5.xm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hyperlink" Target="http://www.ncbi.nlm.nih.gov/pubm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212F01-F210-42A5-A33E-34F691636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3</TotalTime>
  <Pages>36</Pages>
  <Words>9881</Words>
  <Characters>53362</Characters>
  <Application>Microsoft Office Word</Application>
  <DocSecurity>0</DocSecurity>
  <Lines>444</Lines>
  <Paragraphs>1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63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862</cp:revision>
  <cp:lastPrinted>2016-02-13T22:01:00Z</cp:lastPrinted>
  <dcterms:created xsi:type="dcterms:W3CDTF">2016-01-23T15:50:00Z</dcterms:created>
  <dcterms:modified xsi:type="dcterms:W3CDTF">2016-05-25T15:24:00Z</dcterms:modified>
</cp:coreProperties>
</file>